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F62749" w:rsidRDefault="00F6274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F62749" w:rsidRDefault="00F6274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F62749" w:rsidRPr="00D3324C" w:rsidRDefault="00F6274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177C7563" w14:textId="2FC2D914" w:rsidR="000B0F90" w:rsidRDefault="008153EC" w:rsidP="000B0F90">
      <w:pPr>
        <w:pStyle w:val="Heading2"/>
      </w:pPr>
      <w:r>
        <w:t>Feedback Collection Tools</w:t>
      </w:r>
    </w:p>
    <w:p w14:paraId="5A01992E" w14:textId="77777777" w:rsidR="00F03C95" w:rsidRDefault="00054753" w:rsidP="008153EC">
      <w:r>
        <w:t>There are many different classes of tools for collecting design feedback in an online context.</w:t>
      </w:r>
      <w:r w:rsidR="00C44235">
        <w:t xml:space="preserve"> </w:t>
      </w:r>
      <w:bookmarkStart w:id="0" w:name="_GoBack"/>
      <w:bookmarkEnd w:id="0"/>
    </w:p>
    <w:p w14:paraId="61A0C3E8" w14:textId="77777777" w:rsidR="00F03C95" w:rsidRDefault="00F03C95" w:rsidP="008153EC"/>
    <w:p w14:paraId="0C6592F1" w14:textId="0A5E604B" w:rsidR="008153EC" w:rsidRDefault="00C44235" w:rsidP="008153EC">
      <w:r>
        <w:t>Tools such as Redpen.io and Adobe Acrobat require a feedback provider to first select a region of the design before they are able to enter feedback</w:t>
      </w:r>
      <w:r w:rsidR="0014405C">
        <w:t xml:space="preserve"> </w:t>
      </w:r>
      <w:r w:rsidR="0014405C">
        <w:fldChar w:fldCharType="begin"/>
      </w:r>
      <w:r w:rsidR="0014405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14405C">
        <w:fldChar w:fldCharType="separate"/>
      </w:r>
      <w:r w:rsidR="0014405C">
        <w:rPr>
          <w:noProof/>
        </w:rPr>
        <w:t>[13, 16]</w:t>
      </w:r>
      <w:r w:rsidR="0014405C">
        <w:fldChar w:fldCharType="end"/>
      </w:r>
      <w:r w:rsidR="0014405C">
        <w:t xml:space="preserve">. This is in contrast to tools such as Reddit and Dribble which do not require the feedback provider to annotate the design before they are able to begin generating feedback </w:t>
      </w:r>
      <w:r w:rsidR="0014405C">
        <w:fldChar w:fldCharType="begin"/>
      </w:r>
      <w:r w:rsidR="0014405C">
        <w:instrText xml:space="preserve"> ADDIN EN.CITE &lt;EndNote&gt;&lt;Cite&gt;&lt;RecNum&gt;17&lt;/RecNum&gt;&lt;DisplayText&gt;[12, 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14405C">
        <w:fldChar w:fldCharType="separate"/>
      </w:r>
      <w:r w:rsidR="0014405C">
        <w:rPr>
          <w:noProof/>
        </w:rPr>
        <w:t>[12, 14]</w:t>
      </w:r>
      <w:r w:rsidR="0014405C">
        <w:fldChar w:fldCharType="end"/>
      </w:r>
      <w:r w:rsidR="0014405C">
        <w:t>.</w:t>
      </w:r>
    </w:p>
    <w:p w14:paraId="58DF905A" w14:textId="49042F63" w:rsidR="00A123E9" w:rsidRDefault="0014405C" w:rsidP="00A123E9">
      <w:r>
        <w:t>In using Adobe Acrobat or email in generating feedback for a specific design, feedback providers have no access to the history of feedback that the design might have already received.</w:t>
      </w:r>
      <w:r w:rsidR="0051132C">
        <w:t xml:space="preserve"> </w:t>
      </w:r>
      <w:r w:rsidR="00637F04">
        <w:t>Tools such as Redpen.io and Reddit however reveal to the feedback provider the history of feedback that the design has already generated.</w:t>
      </w:r>
    </w:p>
    <w:p w14:paraId="106A413D" w14:textId="0C1F7BD9" w:rsidR="00256C00" w:rsidRDefault="00256C00" w:rsidP="00A123E9">
      <w:r>
        <w:lastRenderedPageBreak/>
        <w:t>However,</w:t>
      </w:r>
      <w:r w:rsidR="00FA1878">
        <w:t xml:space="preserve"> there is no prior work on how these different classes of feedback collection tools influence the feedback generated. Our work addresses this gap. </w:t>
      </w:r>
    </w:p>
    <w:p w14:paraId="6D1AF4B9" w14:textId="1FA002FF" w:rsidR="009E290F" w:rsidRDefault="009E290F" w:rsidP="009E290F">
      <w:pPr>
        <w:pStyle w:val="Heading2"/>
      </w:pPr>
      <w:r>
        <w:t>Studies of Crowd Feedback Systems</w:t>
      </w:r>
    </w:p>
    <w:p w14:paraId="10BE6F85" w14:textId="08A2E4FF" w:rsidR="00E8203E" w:rsidRPr="00E8203E"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437DAB">
        <w:t>Systems such as Voyant</w:t>
      </w:r>
      <w:r w:rsidR="00D40955">
        <w:t xml:space="preserve"> and CrowdCrit</w:t>
      </w:r>
      <w:r w:rsidR="00437DAB">
        <w:t xml:space="preserve"> have shown that </w:t>
      </w:r>
      <w:r w:rsidR="00714548">
        <w:t>useful feedback can be generated even from non-expert crowds</w:t>
      </w:r>
      <w:r w:rsidR="00D40955">
        <w:t xml:space="preserve"> </w: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 </w:instrText>
      </w:r>
      <w:r w:rsidR="00D40955">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D40955">
        <w:instrText xml:space="preserve"> ADDIN EN.CITE.DATA </w:instrText>
      </w:r>
      <w:r w:rsidR="00D40955">
        <w:fldChar w:fldCharType="end"/>
      </w:r>
      <w:r w:rsidR="00D40955">
        <w:fldChar w:fldCharType="separate"/>
      </w:r>
      <w:r w:rsidR="00D40955">
        <w:rPr>
          <w:noProof/>
        </w:rPr>
        <w:t>[3, 6]</w:t>
      </w:r>
      <w:r w:rsidR="00D40955">
        <w:fldChar w:fldCharType="end"/>
      </w:r>
      <w:r w:rsidR="00113BF8">
        <w:t>.</w:t>
      </w:r>
      <w:r w:rsidR="00437DAB">
        <w:t xml:space="preserve"> </w:t>
      </w:r>
      <w:r w:rsidR="00D40955">
        <w:t xml:space="preserve">Critiki introduced a system that simplified the process of creating, distributing, and aggregating crowdsourced design critique </w:t>
      </w:r>
      <w:r w:rsidR="00D40955">
        <w:fldChar w:fldCharType="begin"/>
      </w:r>
      <w:r w:rsidR="00D40955">
        <w:instrText xml:space="preserve"> ADDIN EN.CITE &lt;EndNote&gt;&lt;Cite&gt;&lt;Author&gt;Greenberg&lt;/Author&gt;&lt;Year&gt;2015&lt;/Year&gt;&lt;RecNum&gt;6&lt;/RecNum&gt;&lt;DisplayText&gt;[7]&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D40955">
        <w:fldChar w:fldCharType="separate"/>
      </w:r>
      <w:r w:rsidR="00D40955">
        <w:rPr>
          <w:noProof/>
        </w:rPr>
        <w:t>[7]</w:t>
      </w:r>
      <w:r w:rsidR="00D40955">
        <w:fldChar w:fldCharType="end"/>
      </w:r>
      <w:r w:rsidR="00D40955">
        <w:t xml:space="preserve">.  </w:t>
      </w:r>
    </w:p>
    <w:p w14:paraId="19E8C81D" w14:textId="02F1B525" w:rsidR="00D527C6" w:rsidRPr="00D527C6" w:rsidRDefault="00D40955" w:rsidP="00D527C6">
      <w:r>
        <w:t xml:space="preserve">But what none of these studied did is compare spatial and non-spatial interfaces. These systems also do not grant feedback providers access to history feedback that others have generated for the same design. </w:t>
      </w:r>
      <w:r w:rsidR="00BA6268">
        <w:t xml:space="preserve">In our work, </w:t>
      </w:r>
      <w:r w:rsidR="00316F14">
        <w:t>we collect empirical evidence on how these factors influence the generated feedback. This knowledge will provide crowd feedback system implementers with insights on how their design decisions influence the generated feedback.</w:t>
      </w:r>
    </w:p>
    <w:p w14:paraId="63C39D9C" w14:textId="3FDF8B27" w:rsidR="00D527C6" w:rsidRDefault="00D527C6" w:rsidP="00D527C6">
      <w:pPr>
        <w:pStyle w:val="Heading1"/>
      </w:pPr>
      <w:r>
        <w:t>M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7E7F7FAA" w14:textId="2DA2659E" w:rsidR="00CA6474" w:rsidRP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xml:space="preserve">, the </w:t>
      </w:r>
      <w:r w:rsidR="00DB5486">
        <w:lastRenderedPageBreak/>
        <w:t>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p>
    <w:p w14:paraId="7947DCDD" w14:textId="4CBF38AF" w:rsidR="00381D83" w:rsidRDefault="00E61BB6" w:rsidP="00374A48">
      <w:r>
        <w:rPr>
          <w:noProof/>
        </w:rPr>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lastRenderedPageBreak/>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45280DE1" w14:textId="77777777" w:rsidR="00245E43" w:rsidRDefault="00245E43" w:rsidP="00245E43">
      <w:r>
        <w:t>of the first design was obtained and the two remaining designs were public domain.</w:t>
      </w:r>
    </w:p>
    <w:p w14:paraId="2CA94688" w14:textId="77777777" w:rsidR="00245E43" w:rsidRDefault="00245E43" w:rsidP="00245E43">
      <w:pPr>
        <w:pStyle w:val="Heading2"/>
      </w:pPr>
      <w:r>
        <w:t>Feedback Interfaces</w:t>
      </w:r>
    </w:p>
    <w:p w14:paraId="7503A86B" w14:textId="77777777" w:rsidR="00245E43" w:rsidRDefault="00245E43" w:rsidP="00245E43">
      <w:r>
        <w:t xml:space="preserve">The feedback interface features a block of text introducing the task and includes a brief description of the design and its target audience. The design is then prominently displayed. </w:t>
      </w:r>
    </w:p>
    <w:p w14:paraId="50C232EA" w14:textId="6C1FA195" w:rsidR="00245E43" w:rsidRDefault="00245E43" w:rsidP="00374A48">
      <w:r>
        <w:t xml:space="preserve">In the non-spatial Interface,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 The presentation of the history was based on how online platforms such as Reddit or Dribble function, where the provider has access to an evolving history </w:t>
      </w:r>
      <w:r>
        <w:fldChar w:fldCharType="begin"/>
      </w:r>
      <w:r>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Pr>
          <w:noProof/>
        </w:rPr>
        <w:t>[12, 14]</w:t>
      </w:r>
      <w:r>
        <w:fldChar w:fldCharType="end"/>
      </w:r>
      <w:r>
        <w:t>. We adapted this format however to include a “Show more…” interaction which allowed us to log which pieces of feedback were viewed.</w:t>
      </w:r>
    </w:p>
    <w:p w14:paraId="46CBB2F7" w14:textId="77777777" w:rsidR="00EB2329" w:rsidRDefault="00815E10" w:rsidP="00374A48">
      <w:r>
        <w:t xml:space="preserve">In the </w:t>
      </w:r>
      <w:r w:rsidR="00BE28D4">
        <w:t xml:space="preserve">spatial </w:t>
      </w:r>
      <w:r w:rsidR="00EC09B3">
        <w:t>Inte</w:t>
      </w:r>
      <w:r w:rsidR="00820860">
        <w:t>r</w:t>
      </w:r>
      <w:r w:rsidR="00EC09B3">
        <w:t>face</w:t>
      </w:r>
      <w:r>
        <w:t xml:space="preserve">, the feedback provider first selects a location on the design and is then prompted to enter feedback in the window that appears. The feedback is committed by pressing elsewhere on the image. </w:t>
      </w:r>
      <w:r w:rsidR="006A5043">
        <w:t>A</w:t>
      </w:r>
      <w:r>
        <w:t xml:space="preserve"> visual marker representing the feedback is</w:t>
      </w:r>
      <w:r w:rsidR="006A5043">
        <w:t xml:space="preserve"> then</w:t>
      </w:r>
      <w:r>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r w:rsidR="0043790B">
        <w:t xml:space="preserve"> </w:t>
      </w:r>
      <w:r w:rsidR="00682A84">
        <w:t>Once satisfied with the feedback, the provider submitted their work.</w:t>
      </w:r>
    </w:p>
    <w:p w14:paraId="5FE25501" w14:textId="5F3D1E99" w:rsidR="00682A84" w:rsidRDefault="00682A84" w:rsidP="00374A48"/>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 xml:space="preserve">After </w:t>
      </w:r>
      <w:r w:rsidR="00C94F58">
        <w:lastRenderedPageBreak/>
        <w:t>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3823247C" w:rsidR="00184D59" w:rsidRDefault="00F54D50" w:rsidP="00184D59">
      <w:r>
        <w:t>The study consisted of three sets of measures: content analysis, behavioral measures, and self-assessment.</w:t>
      </w:r>
    </w:p>
    <w:p w14:paraId="0356BC4A" w14:textId="77777777" w:rsidR="0011749E" w:rsidRDefault="0011749E" w:rsidP="00184D59">
      <w:pPr>
        <w:rPr>
          <w:i/>
        </w:rPr>
      </w:pP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w:t>
      </w:r>
      <w:r w:rsidR="0020406A">
        <w:lastRenderedPageBreak/>
        <w:t xml:space="preserve">cosine similarity similarity metric as implemented in the Python pattern.en toolkit. </w:t>
      </w:r>
    </w:p>
    <w:p w14:paraId="1F6D2532" w14:textId="5E75E12F" w:rsidR="00D86D27" w:rsidRDefault="00A5234A" w:rsidP="00C67A26">
      <w:pPr>
        <w:spacing w:after="0"/>
      </w:pPr>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21A1246C" w14:textId="77777777" w:rsidR="00C67A26" w:rsidRPr="00F55212" w:rsidRDefault="00C67A26" w:rsidP="00C67A26">
      <w:pPr>
        <w:spacing w:after="0"/>
      </w:pP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C67A26" w14:paraId="66452EFD" w14:textId="77777777" w:rsidTr="001B2809">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D878E1" w:rsidRPr="002B717B" w14:paraId="7A00B5AE" w14:textId="77777777" w:rsidTr="00F66F6F">
              <w:tc>
                <w:tcPr>
                  <w:tcW w:w="1715" w:type="dxa"/>
                </w:tcPr>
                <w:p w14:paraId="6C2D8B15" w14:textId="2A9A3024" w:rsidR="00D878E1" w:rsidRPr="002B717B" w:rsidRDefault="00D878E1" w:rsidP="002B717B">
                  <w:pPr>
                    <w:spacing w:before="40" w:after="40"/>
                    <w:jc w:val="center"/>
                  </w:pPr>
                </w:p>
              </w:tc>
              <w:tc>
                <w:tcPr>
                  <w:tcW w:w="7738" w:type="dxa"/>
                  <w:gridSpan w:val="4"/>
                </w:tcPr>
                <w:p w14:paraId="2A3D92A0" w14:textId="77777777" w:rsidR="00D878E1" w:rsidRPr="002B717B" w:rsidRDefault="00D878E1" w:rsidP="002B717B">
                  <w:pPr>
                    <w:spacing w:before="40" w:after="40"/>
                    <w:jc w:val="center"/>
                  </w:pPr>
                  <w:r w:rsidRPr="002B717B">
                    <w:rPr>
                      <w:b/>
                    </w:rPr>
                    <w:t>Condition</w:t>
                  </w:r>
                </w:p>
              </w:tc>
              <w:tc>
                <w:tcPr>
                  <w:tcW w:w="802" w:type="dxa"/>
                </w:tcPr>
                <w:p w14:paraId="172ED07B" w14:textId="772BC05D" w:rsidR="00D878E1" w:rsidRPr="002B717B" w:rsidRDefault="00D878E1" w:rsidP="002B717B">
                  <w:pPr>
                    <w:spacing w:before="40" w:after="40"/>
                    <w:jc w:val="center"/>
                    <w:rPr>
                      <w:b/>
                    </w:rPr>
                  </w:pPr>
                </w:p>
              </w:tc>
            </w:tr>
            <w:tr w:rsidR="00D878E1" w:rsidRPr="002B717B" w14:paraId="0162DCE2" w14:textId="77777777" w:rsidTr="00CA2767">
              <w:tc>
                <w:tcPr>
                  <w:tcW w:w="1715" w:type="dxa"/>
                </w:tcPr>
                <w:p w14:paraId="0846BA7E" w14:textId="77777777" w:rsidR="00D878E1" w:rsidRPr="002B717B" w:rsidRDefault="00D878E1" w:rsidP="002B717B">
                  <w:pPr>
                    <w:spacing w:before="40" w:after="40"/>
                    <w:jc w:val="center"/>
                    <w:rPr>
                      <w:b/>
                    </w:rPr>
                  </w:pPr>
                </w:p>
              </w:tc>
              <w:tc>
                <w:tcPr>
                  <w:tcW w:w="3869" w:type="dxa"/>
                  <w:gridSpan w:val="2"/>
                  <w:tcBorders>
                    <w:right w:val="double" w:sz="4" w:space="0" w:color="auto"/>
                  </w:tcBorders>
                </w:tcPr>
                <w:p w14:paraId="1C6D2501" w14:textId="309FCFD5" w:rsidR="00D878E1" w:rsidRPr="002B717B" w:rsidRDefault="00593B49" w:rsidP="002B717B">
                  <w:pPr>
                    <w:spacing w:before="40" w:after="40"/>
                    <w:jc w:val="center"/>
                    <w:rPr>
                      <w:b/>
                    </w:rPr>
                  </w:pPr>
                  <w:r w:rsidRPr="002B717B">
                    <w:rPr>
                      <w:b/>
                    </w:rPr>
                    <w:t>Non-spatial</w:t>
                  </w:r>
                </w:p>
              </w:tc>
              <w:tc>
                <w:tcPr>
                  <w:tcW w:w="3869" w:type="dxa"/>
                  <w:gridSpan w:val="2"/>
                  <w:tcBorders>
                    <w:left w:val="double" w:sz="4" w:space="0" w:color="auto"/>
                  </w:tcBorders>
                </w:tcPr>
                <w:p w14:paraId="5A023567" w14:textId="7DF4DD51" w:rsidR="00D878E1" w:rsidRPr="002B717B" w:rsidRDefault="00593B49" w:rsidP="002B717B">
                  <w:pPr>
                    <w:spacing w:before="40" w:after="40"/>
                    <w:jc w:val="center"/>
                    <w:rPr>
                      <w:b/>
                    </w:rPr>
                  </w:pPr>
                  <w:r w:rsidRPr="002B717B">
                    <w:rPr>
                      <w:b/>
                    </w:rPr>
                    <w:t>Spatial</w:t>
                  </w:r>
                </w:p>
              </w:tc>
              <w:tc>
                <w:tcPr>
                  <w:tcW w:w="802" w:type="dxa"/>
                </w:tcPr>
                <w:p w14:paraId="21C799C5" w14:textId="77777777" w:rsidR="00D878E1" w:rsidRPr="002B717B" w:rsidRDefault="00D878E1" w:rsidP="002B717B">
                  <w:pPr>
                    <w:spacing w:before="40" w:after="40"/>
                    <w:jc w:val="center"/>
                    <w:rPr>
                      <w:b/>
                    </w:rPr>
                  </w:pPr>
                </w:p>
              </w:tc>
            </w:tr>
            <w:tr w:rsidR="00593B49" w:rsidRPr="002B717B" w14:paraId="1DF0A345" w14:textId="77777777" w:rsidTr="00CA2767">
              <w:tc>
                <w:tcPr>
                  <w:tcW w:w="1715" w:type="dxa"/>
                  <w:tcBorders>
                    <w:bottom w:val="single" w:sz="4" w:space="0" w:color="auto"/>
                  </w:tcBorders>
                </w:tcPr>
                <w:p w14:paraId="48C07410" w14:textId="7835AFD0" w:rsidR="00D878E1" w:rsidRPr="002B717B" w:rsidRDefault="00621DC5" w:rsidP="002B717B">
                  <w:pPr>
                    <w:spacing w:before="40" w:after="40"/>
                    <w:jc w:val="center"/>
                    <w:rPr>
                      <w:b/>
                    </w:rPr>
                  </w:pPr>
                  <w:r w:rsidRPr="002B717B">
                    <w:rPr>
                      <w:b/>
                    </w:rPr>
                    <w:t>Category</w:t>
                  </w:r>
                </w:p>
              </w:tc>
              <w:tc>
                <w:tcPr>
                  <w:tcW w:w="1934" w:type="dxa"/>
                  <w:tcBorders>
                    <w:bottom w:val="single" w:sz="4" w:space="0" w:color="auto"/>
                  </w:tcBorders>
                </w:tcPr>
                <w:p w14:paraId="1A3158DE" w14:textId="35DB5C72" w:rsidR="00D878E1" w:rsidRPr="002B717B" w:rsidRDefault="00593B49" w:rsidP="002B717B">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722AED6D" w14:textId="49635DA4" w:rsidR="00D878E1" w:rsidRPr="002B717B" w:rsidRDefault="00593B49" w:rsidP="002B717B">
                  <w:pPr>
                    <w:spacing w:before="40" w:after="40"/>
                    <w:jc w:val="center"/>
                    <w:rPr>
                      <w:b/>
                    </w:rPr>
                  </w:pPr>
                  <w:r w:rsidRPr="002B717B">
                    <w:rPr>
                      <w:b/>
                    </w:rPr>
                    <w:t>History</w:t>
                  </w:r>
                </w:p>
              </w:tc>
              <w:tc>
                <w:tcPr>
                  <w:tcW w:w="1934" w:type="dxa"/>
                  <w:tcBorders>
                    <w:left w:val="double" w:sz="4" w:space="0" w:color="auto"/>
                    <w:bottom w:val="single" w:sz="4" w:space="0" w:color="auto"/>
                  </w:tcBorders>
                </w:tcPr>
                <w:p w14:paraId="73E351F3" w14:textId="040C25A3" w:rsidR="00D878E1" w:rsidRPr="002B717B" w:rsidRDefault="00593B49" w:rsidP="002B717B">
                  <w:pPr>
                    <w:spacing w:before="40" w:after="40"/>
                    <w:jc w:val="center"/>
                    <w:rPr>
                      <w:b/>
                    </w:rPr>
                  </w:pPr>
                  <w:r w:rsidRPr="002B717B">
                    <w:rPr>
                      <w:b/>
                    </w:rPr>
                    <w:t>No-History</w:t>
                  </w:r>
                </w:p>
              </w:tc>
              <w:tc>
                <w:tcPr>
                  <w:tcW w:w="1935" w:type="dxa"/>
                  <w:tcBorders>
                    <w:bottom w:val="single" w:sz="4" w:space="0" w:color="auto"/>
                  </w:tcBorders>
                </w:tcPr>
                <w:p w14:paraId="72CBD215" w14:textId="610C9583" w:rsidR="00D878E1" w:rsidRPr="002B717B" w:rsidRDefault="00593B49" w:rsidP="002B717B">
                  <w:pPr>
                    <w:spacing w:before="40" w:after="40"/>
                    <w:jc w:val="center"/>
                    <w:rPr>
                      <w:b/>
                    </w:rPr>
                  </w:pPr>
                  <w:r w:rsidRPr="002B717B">
                    <w:rPr>
                      <w:b/>
                    </w:rPr>
                    <w:t>History</w:t>
                  </w:r>
                </w:p>
              </w:tc>
              <w:tc>
                <w:tcPr>
                  <w:tcW w:w="802" w:type="dxa"/>
                  <w:tcBorders>
                    <w:bottom w:val="single" w:sz="4" w:space="0" w:color="auto"/>
                  </w:tcBorders>
                </w:tcPr>
                <w:p w14:paraId="104764BF" w14:textId="647F95C3" w:rsidR="00D878E1" w:rsidRPr="002B717B" w:rsidRDefault="00621DC5" w:rsidP="002B717B">
                  <w:pPr>
                    <w:spacing w:before="40" w:after="40"/>
                    <w:jc w:val="center"/>
                    <w:rPr>
                      <w:b/>
                    </w:rPr>
                  </w:pPr>
                  <w:r w:rsidRPr="002B717B">
                    <w:rPr>
                      <w:b/>
                    </w:rPr>
                    <w:t>Total</w:t>
                  </w:r>
                </w:p>
              </w:tc>
            </w:tr>
            <w:tr w:rsidR="00593B49" w:rsidRPr="002B717B" w14:paraId="5CB69D23" w14:textId="77777777" w:rsidTr="00CA2767">
              <w:trPr>
                <w:trHeight w:val="269"/>
              </w:trPr>
              <w:tc>
                <w:tcPr>
                  <w:tcW w:w="1715" w:type="dxa"/>
                  <w:shd w:val="clear" w:color="auto" w:fill="F2F2F2" w:themeFill="background1" w:themeFillShade="F2"/>
                </w:tcPr>
                <w:p w14:paraId="0398171F" w14:textId="77777777" w:rsidR="00D878E1" w:rsidRPr="002B717B" w:rsidRDefault="00D878E1" w:rsidP="002B717B">
                  <w:pPr>
                    <w:spacing w:before="40" w:after="40"/>
                  </w:pPr>
                  <w:r w:rsidRPr="002B717B">
                    <w:t>Judgement</w:t>
                  </w:r>
                </w:p>
              </w:tc>
              <w:tc>
                <w:tcPr>
                  <w:tcW w:w="1934" w:type="dxa"/>
                  <w:shd w:val="clear" w:color="auto" w:fill="F2F2F2" w:themeFill="background1" w:themeFillShade="F2"/>
                </w:tcPr>
                <w:p w14:paraId="7CBBAFC3" w14:textId="77777777" w:rsidR="00D878E1" w:rsidRPr="002B717B" w:rsidRDefault="00D878E1" w:rsidP="002B717B">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4752D230" w14:textId="77777777" w:rsidR="00D878E1" w:rsidRPr="002B717B" w:rsidRDefault="00D878E1" w:rsidP="002B717B">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4F564923" w14:textId="77777777" w:rsidR="00D878E1" w:rsidRPr="002B717B" w:rsidRDefault="00D878E1" w:rsidP="002B717B">
                  <w:pPr>
                    <w:spacing w:before="40" w:after="40"/>
                    <w:jc w:val="center"/>
                  </w:pPr>
                  <w:r w:rsidRPr="002B717B">
                    <w:t>44.9% (151)</w:t>
                  </w:r>
                </w:p>
              </w:tc>
              <w:tc>
                <w:tcPr>
                  <w:tcW w:w="1935" w:type="dxa"/>
                  <w:shd w:val="clear" w:color="auto" w:fill="F2F2F2" w:themeFill="background1" w:themeFillShade="F2"/>
                </w:tcPr>
                <w:p w14:paraId="3C40AB6B" w14:textId="77777777" w:rsidR="00D878E1" w:rsidRPr="002B717B" w:rsidRDefault="00D878E1" w:rsidP="002B717B">
                  <w:pPr>
                    <w:spacing w:before="40" w:after="40"/>
                    <w:jc w:val="center"/>
                  </w:pPr>
                  <w:r w:rsidRPr="002B717B">
                    <w:t>44.1% (154)</w:t>
                  </w:r>
                </w:p>
              </w:tc>
              <w:tc>
                <w:tcPr>
                  <w:tcW w:w="802" w:type="dxa"/>
                  <w:shd w:val="clear" w:color="auto" w:fill="F2F2F2" w:themeFill="background1" w:themeFillShade="F2"/>
                </w:tcPr>
                <w:p w14:paraId="17FCEA56" w14:textId="77777777" w:rsidR="00D878E1" w:rsidRPr="002B717B" w:rsidRDefault="00D878E1" w:rsidP="002B717B">
                  <w:pPr>
                    <w:spacing w:before="40" w:after="40"/>
                    <w:jc w:val="center"/>
                  </w:pPr>
                  <w:r w:rsidRPr="002B717B">
                    <w:t>620</w:t>
                  </w:r>
                </w:p>
              </w:tc>
            </w:tr>
            <w:tr w:rsidR="00593B49" w:rsidRPr="002B717B" w14:paraId="6EA86E0A" w14:textId="77777777" w:rsidTr="00CA2767">
              <w:tc>
                <w:tcPr>
                  <w:tcW w:w="1715" w:type="dxa"/>
                  <w:tcBorders>
                    <w:bottom w:val="single" w:sz="4" w:space="0" w:color="auto"/>
                  </w:tcBorders>
                </w:tcPr>
                <w:p w14:paraId="64B734E2" w14:textId="77777777" w:rsidR="00D878E1" w:rsidRPr="002B717B" w:rsidRDefault="00D878E1" w:rsidP="002B717B">
                  <w:pPr>
                    <w:spacing w:before="40" w:after="40"/>
                  </w:pPr>
                  <w:r w:rsidRPr="002B717B">
                    <w:t>Recommendation</w:t>
                  </w:r>
                </w:p>
              </w:tc>
              <w:tc>
                <w:tcPr>
                  <w:tcW w:w="1934" w:type="dxa"/>
                  <w:tcBorders>
                    <w:bottom w:val="single" w:sz="4" w:space="0" w:color="auto"/>
                  </w:tcBorders>
                </w:tcPr>
                <w:p w14:paraId="6374B4E4" w14:textId="77777777" w:rsidR="00D878E1" w:rsidRPr="002B717B" w:rsidRDefault="00D878E1" w:rsidP="002B717B">
                  <w:pPr>
                    <w:spacing w:before="40" w:after="40"/>
                    <w:jc w:val="center"/>
                  </w:pPr>
                  <w:r w:rsidRPr="002B717B">
                    <w:t>39.4% (126)</w:t>
                  </w:r>
                </w:p>
              </w:tc>
              <w:tc>
                <w:tcPr>
                  <w:tcW w:w="1935" w:type="dxa"/>
                  <w:tcBorders>
                    <w:bottom w:val="single" w:sz="4" w:space="0" w:color="auto"/>
                    <w:right w:val="double" w:sz="4" w:space="0" w:color="auto"/>
                  </w:tcBorders>
                </w:tcPr>
                <w:p w14:paraId="0F4C7329" w14:textId="77777777" w:rsidR="00D878E1" w:rsidRPr="002B717B" w:rsidRDefault="00D878E1" w:rsidP="002B717B">
                  <w:pPr>
                    <w:spacing w:before="40" w:after="40"/>
                    <w:jc w:val="center"/>
                  </w:pPr>
                  <w:r w:rsidRPr="002B717B">
                    <w:t>32.1% (98)</w:t>
                  </w:r>
                </w:p>
              </w:tc>
              <w:tc>
                <w:tcPr>
                  <w:tcW w:w="1934" w:type="dxa"/>
                  <w:tcBorders>
                    <w:left w:val="double" w:sz="4" w:space="0" w:color="auto"/>
                    <w:bottom w:val="single" w:sz="4" w:space="0" w:color="auto"/>
                  </w:tcBorders>
                </w:tcPr>
                <w:p w14:paraId="02EAA7B1" w14:textId="77777777" w:rsidR="00D878E1" w:rsidRPr="002B717B" w:rsidRDefault="00D878E1" w:rsidP="002B717B">
                  <w:pPr>
                    <w:spacing w:before="40" w:after="40"/>
                    <w:jc w:val="center"/>
                  </w:pPr>
                  <w:r w:rsidRPr="002B717B">
                    <w:t>29.5% (99)</w:t>
                  </w:r>
                </w:p>
              </w:tc>
              <w:tc>
                <w:tcPr>
                  <w:tcW w:w="1935" w:type="dxa"/>
                  <w:tcBorders>
                    <w:bottom w:val="single" w:sz="4" w:space="0" w:color="auto"/>
                  </w:tcBorders>
                </w:tcPr>
                <w:p w14:paraId="7F2FE2D3" w14:textId="77777777" w:rsidR="00D878E1" w:rsidRPr="002B717B" w:rsidRDefault="00D878E1" w:rsidP="002B717B">
                  <w:pPr>
                    <w:spacing w:before="40" w:after="40"/>
                    <w:jc w:val="center"/>
                  </w:pPr>
                  <w:r w:rsidRPr="002B717B">
                    <w:t>36.1% (126)</w:t>
                  </w:r>
                </w:p>
              </w:tc>
              <w:tc>
                <w:tcPr>
                  <w:tcW w:w="802" w:type="dxa"/>
                  <w:tcBorders>
                    <w:bottom w:val="single" w:sz="4" w:space="0" w:color="auto"/>
                  </w:tcBorders>
                </w:tcPr>
                <w:p w14:paraId="6B1DBB54" w14:textId="77777777" w:rsidR="00D878E1" w:rsidRPr="002B717B" w:rsidRDefault="00D878E1" w:rsidP="002B717B">
                  <w:pPr>
                    <w:spacing w:before="40" w:after="40"/>
                    <w:jc w:val="center"/>
                  </w:pPr>
                  <w:r w:rsidRPr="002B717B">
                    <w:t>449</w:t>
                  </w:r>
                </w:p>
              </w:tc>
            </w:tr>
            <w:tr w:rsidR="00593B49" w:rsidRPr="002B717B" w14:paraId="5F287CDC" w14:textId="77777777" w:rsidTr="00CA2767">
              <w:tc>
                <w:tcPr>
                  <w:tcW w:w="1715" w:type="dxa"/>
                  <w:shd w:val="clear" w:color="auto" w:fill="F2F2F2" w:themeFill="background1" w:themeFillShade="F2"/>
                </w:tcPr>
                <w:p w14:paraId="4E925E75" w14:textId="77777777" w:rsidR="00D878E1" w:rsidRPr="002B717B" w:rsidRDefault="00D878E1" w:rsidP="002B717B">
                  <w:pPr>
                    <w:spacing w:before="40" w:after="40"/>
                  </w:pPr>
                  <w:r w:rsidRPr="002B717B">
                    <w:t>Investigation</w:t>
                  </w:r>
                </w:p>
              </w:tc>
              <w:tc>
                <w:tcPr>
                  <w:tcW w:w="1934" w:type="dxa"/>
                  <w:shd w:val="clear" w:color="auto" w:fill="F2F2F2" w:themeFill="background1" w:themeFillShade="F2"/>
                </w:tcPr>
                <w:p w14:paraId="603E8CD6" w14:textId="77777777" w:rsidR="00D878E1" w:rsidRPr="002B717B" w:rsidRDefault="00D878E1" w:rsidP="002B717B">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5AADE1E1" w14:textId="77777777" w:rsidR="00D878E1" w:rsidRPr="002B717B" w:rsidRDefault="00D878E1" w:rsidP="002B717B">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5BBF6368" w14:textId="77777777" w:rsidR="00D878E1" w:rsidRPr="002B717B" w:rsidRDefault="00D878E1" w:rsidP="002B717B">
                  <w:pPr>
                    <w:spacing w:before="40" w:after="40"/>
                    <w:jc w:val="center"/>
                  </w:pPr>
                  <w:r w:rsidRPr="002B717B">
                    <w:t>4.5% (15)</w:t>
                  </w:r>
                </w:p>
              </w:tc>
              <w:tc>
                <w:tcPr>
                  <w:tcW w:w="1935" w:type="dxa"/>
                  <w:shd w:val="clear" w:color="auto" w:fill="F2F2F2" w:themeFill="background1" w:themeFillShade="F2"/>
                </w:tcPr>
                <w:p w14:paraId="5855717C" w14:textId="77777777" w:rsidR="00D878E1" w:rsidRPr="002B717B" w:rsidRDefault="00D878E1" w:rsidP="002B717B">
                  <w:pPr>
                    <w:spacing w:before="40" w:after="40"/>
                    <w:jc w:val="center"/>
                  </w:pPr>
                  <w:r w:rsidRPr="002B717B">
                    <w:t>3.2 % (11)</w:t>
                  </w:r>
                </w:p>
              </w:tc>
              <w:tc>
                <w:tcPr>
                  <w:tcW w:w="802" w:type="dxa"/>
                  <w:shd w:val="clear" w:color="auto" w:fill="F2F2F2" w:themeFill="background1" w:themeFillShade="F2"/>
                </w:tcPr>
                <w:p w14:paraId="60EF80AE" w14:textId="77777777" w:rsidR="00D878E1" w:rsidRPr="002B717B" w:rsidRDefault="00D878E1" w:rsidP="002B717B">
                  <w:pPr>
                    <w:spacing w:before="40" w:after="40"/>
                    <w:jc w:val="center"/>
                  </w:pPr>
                  <w:r w:rsidRPr="002B717B">
                    <w:t>33</w:t>
                  </w:r>
                </w:p>
              </w:tc>
            </w:tr>
            <w:tr w:rsidR="00593B49" w:rsidRPr="002B717B" w14:paraId="77E35CE5" w14:textId="77777777" w:rsidTr="00CA2767">
              <w:tc>
                <w:tcPr>
                  <w:tcW w:w="1715" w:type="dxa"/>
                  <w:tcBorders>
                    <w:bottom w:val="single" w:sz="4" w:space="0" w:color="auto"/>
                  </w:tcBorders>
                </w:tcPr>
                <w:p w14:paraId="2F4AE21C" w14:textId="77777777" w:rsidR="00D878E1" w:rsidRPr="002B717B" w:rsidRDefault="00D878E1" w:rsidP="002B717B">
                  <w:pPr>
                    <w:spacing w:before="40" w:after="40"/>
                  </w:pPr>
                  <w:r w:rsidRPr="002B717B">
                    <w:t>Interpretation</w:t>
                  </w:r>
                </w:p>
              </w:tc>
              <w:tc>
                <w:tcPr>
                  <w:tcW w:w="1934" w:type="dxa"/>
                  <w:tcBorders>
                    <w:bottom w:val="single" w:sz="4" w:space="0" w:color="auto"/>
                  </w:tcBorders>
                </w:tcPr>
                <w:p w14:paraId="66D10C02" w14:textId="77777777" w:rsidR="00D878E1" w:rsidRPr="002B717B" w:rsidRDefault="00D878E1" w:rsidP="002B717B">
                  <w:pPr>
                    <w:spacing w:before="40" w:after="40"/>
                    <w:jc w:val="center"/>
                  </w:pPr>
                  <w:r w:rsidRPr="002B717B">
                    <w:t>2.8% (9)</w:t>
                  </w:r>
                </w:p>
              </w:tc>
              <w:tc>
                <w:tcPr>
                  <w:tcW w:w="1935" w:type="dxa"/>
                  <w:tcBorders>
                    <w:bottom w:val="single" w:sz="4" w:space="0" w:color="auto"/>
                    <w:right w:val="double" w:sz="4" w:space="0" w:color="auto"/>
                  </w:tcBorders>
                </w:tcPr>
                <w:p w14:paraId="7CC69FA2" w14:textId="77777777" w:rsidR="00D878E1" w:rsidRPr="002B717B" w:rsidRDefault="00D878E1" w:rsidP="002B717B">
                  <w:pPr>
                    <w:spacing w:before="40" w:after="40"/>
                    <w:jc w:val="center"/>
                  </w:pPr>
                  <w:r w:rsidRPr="002B717B">
                    <w:t>0.7% (2)</w:t>
                  </w:r>
                </w:p>
              </w:tc>
              <w:tc>
                <w:tcPr>
                  <w:tcW w:w="1934" w:type="dxa"/>
                  <w:tcBorders>
                    <w:left w:val="double" w:sz="4" w:space="0" w:color="auto"/>
                    <w:bottom w:val="single" w:sz="4" w:space="0" w:color="auto"/>
                  </w:tcBorders>
                </w:tcPr>
                <w:p w14:paraId="6AE7142B" w14:textId="77777777" w:rsidR="00D878E1" w:rsidRPr="002B717B" w:rsidRDefault="00D878E1" w:rsidP="002B717B">
                  <w:pPr>
                    <w:spacing w:before="40" w:after="40"/>
                    <w:jc w:val="center"/>
                  </w:pPr>
                  <w:r w:rsidRPr="002B717B">
                    <w:t>2.1% (7)</w:t>
                  </w:r>
                </w:p>
              </w:tc>
              <w:tc>
                <w:tcPr>
                  <w:tcW w:w="1935" w:type="dxa"/>
                  <w:tcBorders>
                    <w:bottom w:val="single" w:sz="4" w:space="0" w:color="auto"/>
                  </w:tcBorders>
                </w:tcPr>
                <w:p w14:paraId="3DFD9B73" w14:textId="77777777" w:rsidR="00D878E1" w:rsidRPr="002B717B" w:rsidRDefault="00D878E1" w:rsidP="002B717B">
                  <w:pPr>
                    <w:spacing w:before="40" w:after="40"/>
                    <w:jc w:val="center"/>
                  </w:pPr>
                  <w:r w:rsidRPr="002B717B">
                    <w:t>1.7% (6)</w:t>
                  </w:r>
                </w:p>
              </w:tc>
              <w:tc>
                <w:tcPr>
                  <w:tcW w:w="802" w:type="dxa"/>
                  <w:tcBorders>
                    <w:bottom w:val="single" w:sz="4" w:space="0" w:color="auto"/>
                  </w:tcBorders>
                </w:tcPr>
                <w:p w14:paraId="45415EEC" w14:textId="77777777" w:rsidR="00D878E1" w:rsidRPr="002B717B" w:rsidRDefault="00D878E1" w:rsidP="002B717B">
                  <w:pPr>
                    <w:spacing w:before="40" w:after="40"/>
                    <w:jc w:val="center"/>
                  </w:pPr>
                  <w:r w:rsidRPr="002B717B">
                    <w:t>24</w:t>
                  </w:r>
                </w:p>
              </w:tc>
            </w:tr>
            <w:tr w:rsidR="00593B49" w:rsidRPr="002B717B" w14:paraId="52D625CE" w14:textId="77777777" w:rsidTr="00CA2767">
              <w:tc>
                <w:tcPr>
                  <w:tcW w:w="1715" w:type="dxa"/>
                  <w:shd w:val="clear" w:color="auto" w:fill="F2F2F2" w:themeFill="background1" w:themeFillShade="F2"/>
                </w:tcPr>
                <w:p w14:paraId="686FC33C" w14:textId="77777777" w:rsidR="00D878E1" w:rsidRPr="002B717B" w:rsidRDefault="00D878E1" w:rsidP="002B717B">
                  <w:pPr>
                    <w:spacing w:before="40" w:after="40"/>
                  </w:pPr>
                  <w:r w:rsidRPr="002B717B">
                    <w:t>Brainstorming</w:t>
                  </w:r>
                </w:p>
              </w:tc>
              <w:tc>
                <w:tcPr>
                  <w:tcW w:w="1934" w:type="dxa"/>
                  <w:shd w:val="clear" w:color="auto" w:fill="F2F2F2" w:themeFill="background1" w:themeFillShade="F2"/>
                </w:tcPr>
                <w:p w14:paraId="22A1D35A" w14:textId="77777777" w:rsidR="00D878E1" w:rsidRPr="002B717B" w:rsidRDefault="00D878E1" w:rsidP="002B717B">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3535F585" w14:textId="77777777" w:rsidR="00D878E1" w:rsidRPr="002B717B" w:rsidRDefault="00D878E1" w:rsidP="002B717B">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218B047" w14:textId="77777777" w:rsidR="00D878E1" w:rsidRPr="002B717B" w:rsidRDefault="00D878E1" w:rsidP="002B717B">
                  <w:pPr>
                    <w:spacing w:before="40" w:after="40"/>
                    <w:jc w:val="center"/>
                  </w:pPr>
                  <w:r w:rsidRPr="002B717B">
                    <w:t>10.4% (35)</w:t>
                  </w:r>
                </w:p>
              </w:tc>
              <w:tc>
                <w:tcPr>
                  <w:tcW w:w="1935" w:type="dxa"/>
                  <w:shd w:val="clear" w:color="auto" w:fill="F2F2F2" w:themeFill="background1" w:themeFillShade="F2"/>
                </w:tcPr>
                <w:p w14:paraId="382F8024" w14:textId="77777777" w:rsidR="00D878E1" w:rsidRPr="002B717B" w:rsidRDefault="00D878E1" w:rsidP="002B717B">
                  <w:pPr>
                    <w:spacing w:before="40" w:after="40"/>
                    <w:jc w:val="center"/>
                  </w:pPr>
                  <w:r w:rsidRPr="002B717B">
                    <w:t>5.2% (18)</w:t>
                  </w:r>
                </w:p>
              </w:tc>
              <w:tc>
                <w:tcPr>
                  <w:tcW w:w="802" w:type="dxa"/>
                  <w:shd w:val="clear" w:color="auto" w:fill="F2F2F2" w:themeFill="background1" w:themeFillShade="F2"/>
                </w:tcPr>
                <w:p w14:paraId="1153B1BC" w14:textId="77777777" w:rsidR="00D878E1" w:rsidRPr="002B717B" w:rsidRDefault="00D878E1" w:rsidP="002B717B">
                  <w:pPr>
                    <w:spacing w:before="40" w:after="40"/>
                    <w:jc w:val="center"/>
                  </w:pPr>
                  <w:r w:rsidRPr="002B717B">
                    <w:t>89</w:t>
                  </w:r>
                </w:p>
              </w:tc>
            </w:tr>
            <w:tr w:rsidR="00593B49" w:rsidRPr="002B717B" w14:paraId="11A121CD" w14:textId="77777777" w:rsidTr="00CA2767">
              <w:tc>
                <w:tcPr>
                  <w:tcW w:w="1715" w:type="dxa"/>
                  <w:tcBorders>
                    <w:bottom w:val="single" w:sz="4" w:space="0" w:color="auto"/>
                  </w:tcBorders>
                </w:tcPr>
                <w:p w14:paraId="7C7525A0" w14:textId="77777777" w:rsidR="00D878E1" w:rsidRPr="002B717B" w:rsidRDefault="00D878E1" w:rsidP="002B717B">
                  <w:pPr>
                    <w:spacing w:before="40" w:after="40"/>
                  </w:pPr>
                  <w:r w:rsidRPr="002B717B">
                    <w:t>Process</w:t>
                  </w:r>
                </w:p>
              </w:tc>
              <w:tc>
                <w:tcPr>
                  <w:tcW w:w="1934" w:type="dxa"/>
                  <w:tcBorders>
                    <w:bottom w:val="single" w:sz="4" w:space="0" w:color="auto"/>
                  </w:tcBorders>
                </w:tcPr>
                <w:p w14:paraId="35316A81" w14:textId="77777777" w:rsidR="00D878E1" w:rsidRPr="002B717B" w:rsidRDefault="00D878E1" w:rsidP="002B717B">
                  <w:pPr>
                    <w:spacing w:before="40" w:after="40"/>
                    <w:jc w:val="center"/>
                  </w:pPr>
                  <w:r w:rsidRPr="002B717B">
                    <w:t>0.3% (1)</w:t>
                  </w:r>
                </w:p>
              </w:tc>
              <w:tc>
                <w:tcPr>
                  <w:tcW w:w="1935" w:type="dxa"/>
                  <w:tcBorders>
                    <w:bottom w:val="single" w:sz="4" w:space="0" w:color="auto"/>
                    <w:right w:val="double" w:sz="4" w:space="0" w:color="auto"/>
                  </w:tcBorders>
                </w:tcPr>
                <w:p w14:paraId="43CFA89C" w14:textId="77777777" w:rsidR="00D878E1" w:rsidRPr="002B717B" w:rsidRDefault="00D878E1" w:rsidP="002B717B">
                  <w:pPr>
                    <w:spacing w:before="40" w:after="40"/>
                    <w:jc w:val="center"/>
                  </w:pPr>
                  <w:r w:rsidRPr="002B717B">
                    <w:t>0.0% (0)</w:t>
                  </w:r>
                </w:p>
              </w:tc>
              <w:tc>
                <w:tcPr>
                  <w:tcW w:w="1934" w:type="dxa"/>
                  <w:tcBorders>
                    <w:left w:val="double" w:sz="4" w:space="0" w:color="auto"/>
                    <w:bottom w:val="single" w:sz="4" w:space="0" w:color="auto"/>
                  </w:tcBorders>
                </w:tcPr>
                <w:p w14:paraId="10844908" w14:textId="77777777" w:rsidR="00D878E1" w:rsidRPr="002B717B" w:rsidRDefault="00D878E1" w:rsidP="002B717B">
                  <w:pPr>
                    <w:spacing w:before="40" w:after="40"/>
                    <w:jc w:val="center"/>
                  </w:pPr>
                  <w:r w:rsidRPr="002B717B">
                    <w:t>0.0% (0)</w:t>
                  </w:r>
                </w:p>
              </w:tc>
              <w:tc>
                <w:tcPr>
                  <w:tcW w:w="1935" w:type="dxa"/>
                  <w:tcBorders>
                    <w:bottom w:val="single" w:sz="4" w:space="0" w:color="auto"/>
                  </w:tcBorders>
                </w:tcPr>
                <w:p w14:paraId="3DF28203" w14:textId="77777777" w:rsidR="00D878E1" w:rsidRPr="002B717B" w:rsidRDefault="00D878E1" w:rsidP="002B717B">
                  <w:pPr>
                    <w:spacing w:before="40" w:after="40"/>
                    <w:jc w:val="center"/>
                  </w:pPr>
                  <w:r w:rsidRPr="002B717B">
                    <w:t>0.0% (0)</w:t>
                  </w:r>
                </w:p>
              </w:tc>
              <w:tc>
                <w:tcPr>
                  <w:tcW w:w="802" w:type="dxa"/>
                  <w:tcBorders>
                    <w:bottom w:val="single" w:sz="4" w:space="0" w:color="auto"/>
                  </w:tcBorders>
                </w:tcPr>
                <w:p w14:paraId="1B727938" w14:textId="77777777" w:rsidR="00D878E1" w:rsidRPr="002B717B" w:rsidRDefault="00D878E1" w:rsidP="002B717B">
                  <w:pPr>
                    <w:spacing w:before="40" w:after="40"/>
                    <w:jc w:val="center"/>
                  </w:pPr>
                  <w:r w:rsidRPr="002B717B">
                    <w:t>1</w:t>
                  </w:r>
                </w:p>
              </w:tc>
            </w:tr>
            <w:tr w:rsidR="00593B49" w:rsidRPr="002B717B" w14:paraId="29E10279" w14:textId="77777777" w:rsidTr="00CA2767">
              <w:trPr>
                <w:trHeight w:val="206"/>
              </w:trPr>
              <w:tc>
                <w:tcPr>
                  <w:tcW w:w="1715" w:type="dxa"/>
                  <w:shd w:val="clear" w:color="auto" w:fill="F2F2F2" w:themeFill="background1" w:themeFillShade="F2"/>
                </w:tcPr>
                <w:p w14:paraId="6D9A81BF" w14:textId="77777777" w:rsidR="00D878E1" w:rsidRPr="002B717B" w:rsidRDefault="00D878E1" w:rsidP="002B717B">
                  <w:pPr>
                    <w:spacing w:before="40" w:after="40"/>
                  </w:pPr>
                  <w:r w:rsidRPr="002B717B">
                    <w:t>Comparison</w:t>
                  </w:r>
                </w:p>
              </w:tc>
              <w:tc>
                <w:tcPr>
                  <w:tcW w:w="1934" w:type="dxa"/>
                  <w:shd w:val="clear" w:color="auto" w:fill="F2F2F2" w:themeFill="background1" w:themeFillShade="F2"/>
                </w:tcPr>
                <w:p w14:paraId="5B707924" w14:textId="77777777" w:rsidR="00D878E1" w:rsidRPr="002B717B" w:rsidRDefault="00D878E1" w:rsidP="002B717B">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04E4448E" w14:textId="77777777" w:rsidR="00D878E1" w:rsidRPr="002B717B" w:rsidRDefault="00D878E1" w:rsidP="002B717B">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426B355" w14:textId="77777777" w:rsidR="00D878E1" w:rsidRPr="002B717B" w:rsidRDefault="00D878E1" w:rsidP="002B717B">
                  <w:pPr>
                    <w:spacing w:before="40" w:after="40"/>
                    <w:jc w:val="center"/>
                  </w:pPr>
                  <w:r w:rsidRPr="002B717B">
                    <w:t>1.5% (4)</w:t>
                  </w:r>
                </w:p>
              </w:tc>
              <w:tc>
                <w:tcPr>
                  <w:tcW w:w="1935" w:type="dxa"/>
                  <w:shd w:val="clear" w:color="auto" w:fill="F2F2F2" w:themeFill="background1" w:themeFillShade="F2"/>
                </w:tcPr>
                <w:p w14:paraId="1BBAA31E" w14:textId="77777777" w:rsidR="00D878E1" w:rsidRPr="002B717B" w:rsidRDefault="00D878E1" w:rsidP="002B717B">
                  <w:pPr>
                    <w:spacing w:before="40" w:after="40"/>
                    <w:jc w:val="center"/>
                  </w:pPr>
                  <w:r w:rsidRPr="002B717B">
                    <w:t>2.0% (7)</w:t>
                  </w:r>
                </w:p>
              </w:tc>
              <w:tc>
                <w:tcPr>
                  <w:tcW w:w="802" w:type="dxa"/>
                  <w:shd w:val="clear" w:color="auto" w:fill="F2F2F2" w:themeFill="background1" w:themeFillShade="F2"/>
                </w:tcPr>
                <w:p w14:paraId="62106434" w14:textId="77777777" w:rsidR="00D878E1" w:rsidRPr="002B717B" w:rsidRDefault="00D878E1" w:rsidP="002B717B">
                  <w:pPr>
                    <w:spacing w:before="40" w:after="40"/>
                    <w:jc w:val="center"/>
                  </w:pPr>
                  <w:r w:rsidRPr="002B717B">
                    <w:t>17</w:t>
                  </w:r>
                </w:p>
              </w:tc>
            </w:tr>
            <w:tr w:rsidR="00593B49" w:rsidRPr="002B717B" w14:paraId="249C19C0" w14:textId="77777777" w:rsidTr="00CA2767">
              <w:trPr>
                <w:trHeight w:val="95"/>
              </w:trPr>
              <w:tc>
                <w:tcPr>
                  <w:tcW w:w="1715" w:type="dxa"/>
                  <w:tcBorders>
                    <w:bottom w:val="single" w:sz="4" w:space="0" w:color="auto"/>
                  </w:tcBorders>
                </w:tcPr>
                <w:p w14:paraId="38289ECB" w14:textId="77777777" w:rsidR="00D878E1" w:rsidRPr="002B717B" w:rsidRDefault="00D878E1" w:rsidP="002B717B">
                  <w:pPr>
                    <w:spacing w:before="40" w:after="40"/>
                  </w:pPr>
                  <w:r w:rsidRPr="002B717B">
                    <w:t>Identity Invoking</w:t>
                  </w:r>
                </w:p>
              </w:tc>
              <w:tc>
                <w:tcPr>
                  <w:tcW w:w="1934" w:type="dxa"/>
                  <w:tcBorders>
                    <w:bottom w:val="single" w:sz="4" w:space="0" w:color="auto"/>
                  </w:tcBorders>
                </w:tcPr>
                <w:p w14:paraId="0960AC7D" w14:textId="77777777" w:rsidR="00D878E1" w:rsidRPr="002B717B" w:rsidRDefault="00D878E1" w:rsidP="002B717B">
                  <w:pPr>
                    <w:spacing w:before="40" w:after="40"/>
                    <w:jc w:val="center"/>
                  </w:pPr>
                  <w:r w:rsidRPr="002B717B">
                    <w:t>0.0% (0)</w:t>
                  </w:r>
                </w:p>
              </w:tc>
              <w:tc>
                <w:tcPr>
                  <w:tcW w:w="1935" w:type="dxa"/>
                  <w:tcBorders>
                    <w:bottom w:val="single" w:sz="4" w:space="0" w:color="auto"/>
                    <w:right w:val="double" w:sz="4" w:space="0" w:color="auto"/>
                  </w:tcBorders>
                </w:tcPr>
                <w:p w14:paraId="5CC5E99C" w14:textId="77777777" w:rsidR="00D878E1" w:rsidRPr="002B717B" w:rsidRDefault="00D878E1" w:rsidP="002B717B">
                  <w:pPr>
                    <w:spacing w:before="40" w:after="40"/>
                    <w:jc w:val="center"/>
                  </w:pPr>
                  <w:r w:rsidRPr="002B717B">
                    <w:t>0.0% (0)</w:t>
                  </w:r>
                </w:p>
              </w:tc>
              <w:tc>
                <w:tcPr>
                  <w:tcW w:w="1934" w:type="dxa"/>
                  <w:tcBorders>
                    <w:left w:val="double" w:sz="4" w:space="0" w:color="auto"/>
                    <w:bottom w:val="single" w:sz="4" w:space="0" w:color="auto"/>
                  </w:tcBorders>
                </w:tcPr>
                <w:p w14:paraId="2F9FFA56" w14:textId="77777777" w:rsidR="00D878E1" w:rsidRPr="002B717B" w:rsidRDefault="00D878E1" w:rsidP="002B717B">
                  <w:pPr>
                    <w:spacing w:before="40" w:after="40"/>
                    <w:jc w:val="center"/>
                  </w:pPr>
                  <w:r w:rsidRPr="002B717B">
                    <w:t>0.0% (0)</w:t>
                  </w:r>
                </w:p>
              </w:tc>
              <w:tc>
                <w:tcPr>
                  <w:tcW w:w="1935" w:type="dxa"/>
                  <w:tcBorders>
                    <w:bottom w:val="single" w:sz="4" w:space="0" w:color="auto"/>
                  </w:tcBorders>
                </w:tcPr>
                <w:p w14:paraId="275387F7" w14:textId="77777777" w:rsidR="00D878E1" w:rsidRPr="002B717B" w:rsidRDefault="00D878E1" w:rsidP="002B717B">
                  <w:pPr>
                    <w:spacing w:before="40" w:after="40"/>
                    <w:jc w:val="center"/>
                  </w:pPr>
                  <w:r w:rsidRPr="002B717B">
                    <w:t>0.0% (0)</w:t>
                  </w:r>
                </w:p>
              </w:tc>
              <w:tc>
                <w:tcPr>
                  <w:tcW w:w="802" w:type="dxa"/>
                  <w:tcBorders>
                    <w:bottom w:val="single" w:sz="4" w:space="0" w:color="auto"/>
                  </w:tcBorders>
                </w:tcPr>
                <w:p w14:paraId="4A93D696" w14:textId="77777777" w:rsidR="00D878E1" w:rsidRPr="002B717B" w:rsidRDefault="00D878E1" w:rsidP="002B717B">
                  <w:pPr>
                    <w:spacing w:before="40" w:after="40"/>
                    <w:jc w:val="center"/>
                  </w:pPr>
                  <w:r w:rsidRPr="002B717B">
                    <w:t>0</w:t>
                  </w:r>
                </w:p>
              </w:tc>
            </w:tr>
            <w:tr w:rsidR="00593B49" w:rsidRPr="002B717B" w14:paraId="52F5C8C4" w14:textId="77777777" w:rsidTr="00CA2767">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1394ABC0" w14:textId="77777777" w:rsidR="00D878E1" w:rsidRPr="002B717B" w:rsidRDefault="00D878E1" w:rsidP="002B717B">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498DA5CA" w14:textId="77777777" w:rsidR="00D878E1" w:rsidRPr="002B717B" w:rsidRDefault="00D878E1" w:rsidP="002B717B">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5A1E0355" w14:textId="77777777" w:rsidR="00D878E1" w:rsidRPr="002B717B" w:rsidRDefault="00D878E1" w:rsidP="002B717B">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4C72C29F" w14:textId="77777777" w:rsidR="00D878E1" w:rsidRPr="002B717B" w:rsidRDefault="00D878E1" w:rsidP="002B717B">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69A1396E" w14:textId="77777777" w:rsidR="00D878E1" w:rsidRPr="002B717B" w:rsidRDefault="00D878E1" w:rsidP="002B717B">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692531D6" w14:textId="77777777" w:rsidR="00D878E1" w:rsidRPr="002B717B" w:rsidRDefault="00D878E1" w:rsidP="002B717B">
                  <w:pPr>
                    <w:spacing w:before="40" w:after="40"/>
                    <w:jc w:val="center"/>
                  </w:pPr>
                  <w:r w:rsidRPr="002B717B">
                    <w:t>16</w:t>
                  </w:r>
                </w:p>
              </w:tc>
            </w:tr>
            <w:tr w:rsidR="00593B49" w:rsidRPr="002B717B" w14:paraId="78C83417" w14:textId="77777777" w:rsidTr="00CA2767">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3A23E1DE" w14:textId="1AEA448A" w:rsidR="00D878E1" w:rsidRPr="002B717B" w:rsidRDefault="00D878E1" w:rsidP="002B717B">
                  <w:pPr>
                    <w:spacing w:before="40" w:after="40"/>
                    <w:rPr>
                      <w:b/>
                    </w:rPr>
                  </w:pPr>
                  <w:r w:rsidRPr="002B717B">
                    <w:rPr>
                      <w:b/>
                    </w:rPr>
                    <w:t>Total</w:t>
                  </w:r>
                  <w:r w:rsidR="00C46881" w:rsidRPr="002B717B">
                    <w:rPr>
                      <w:b/>
                    </w:rPr>
                    <w:t xml:space="preserve">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D9CD340" w14:textId="77777777" w:rsidR="00D878E1" w:rsidRPr="002B717B" w:rsidRDefault="00D878E1" w:rsidP="002B717B">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5460EA4F" w14:textId="77777777" w:rsidR="00D878E1" w:rsidRPr="002B717B" w:rsidRDefault="00D878E1" w:rsidP="002B717B">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2509AB0C" w14:textId="77777777" w:rsidR="00D878E1" w:rsidRPr="002B717B" w:rsidRDefault="00D878E1" w:rsidP="002B717B">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7EF3B6BC" w14:textId="77777777" w:rsidR="00D878E1" w:rsidRPr="002B717B" w:rsidRDefault="00D878E1" w:rsidP="002B717B">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66B64028" w14:textId="77777777" w:rsidR="00D878E1" w:rsidRPr="002B717B" w:rsidRDefault="00D878E1" w:rsidP="002B717B">
                  <w:pPr>
                    <w:spacing w:before="40" w:after="40"/>
                    <w:jc w:val="center"/>
                    <w:rPr>
                      <w:b/>
                    </w:rPr>
                  </w:pPr>
                  <w:r w:rsidRPr="002B717B">
                    <w:rPr>
                      <w:b/>
                    </w:rPr>
                    <w:t>1249</w:t>
                  </w:r>
                </w:p>
              </w:tc>
            </w:tr>
          </w:tbl>
          <w:p w14:paraId="2AB7E734" w14:textId="77777777" w:rsidR="00D878E1" w:rsidRDefault="00D878E1" w:rsidP="00D878E1">
            <w:pPr>
              <w:rPr>
                <w:b/>
              </w:rPr>
            </w:pPr>
          </w:p>
          <w:p w14:paraId="20AB4A11" w14:textId="77777777" w:rsidR="00C67A26" w:rsidRPr="001B6556" w:rsidRDefault="00C67A26" w:rsidP="00C67A26">
            <w:pPr>
              <w:jc w:val="center"/>
              <w:rPr>
                <w:b/>
              </w:rPr>
            </w:pPr>
            <w:r>
              <w:rPr>
                <w:b/>
              </w:rPr>
              <w:t>Table 1. Frequencies of the categories of idea units by Interface and History</w:t>
            </w:r>
          </w:p>
        </w:tc>
      </w:tr>
    </w:tbl>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Default="008F42F8" w:rsidP="000B2839">
      <w:pPr>
        <w:rPr>
          <w:b/>
        </w:rPr>
      </w:pPr>
      <w:r>
        <w:rPr>
          <w:b/>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127D4D30" w:rsidR="00FA3A6C" w:rsidRDefault="00B41075" w:rsidP="00FA3A6C">
      <w:pPr>
        <w:rPr>
          <w:i/>
        </w:rPr>
      </w:pPr>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p>
    <w:p w14:paraId="44E26DEC" w14:textId="0B3BBD7D" w:rsidR="00F62749" w:rsidRDefault="00B6147B" w:rsidP="00F7165F">
      <w:pPr>
        <w:spacing w:after="0"/>
        <w:rPr>
          <w:i/>
        </w:rPr>
      </w:pPr>
      <w:r>
        <w:rPr>
          <w:i/>
        </w:rPr>
        <w:t>Different conditions produce different categories of feedback</w:t>
      </w:r>
    </w:p>
    <w:p w14:paraId="373598ED" w14:textId="3E8639E9" w:rsidR="0011749E" w:rsidRDefault="00FA3A6C" w:rsidP="000B2839">
      <w:r>
        <w:t xml:space="preserve"> </w:t>
      </w:r>
      <w:r w:rsidR="00324E1C">
        <w:t xml:space="preserve">After categorizing the idea units from generated feedback, we performed z-tests for population proportions to look for patterns of interest. </w:t>
      </w:r>
    </w:p>
    <w:p w14:paraId="35DEC0FA" w14:textId="131E5D2F" w:rsidR="00C8109A" w:rsidRDefault="00F7165F" w:rsidP="000B2839">
      <w:r>
        <w:t>Table 1 shows the breakdown of idea unit categories per condition.</w:t>
      </w:r>
      <w:r>
        <w:t xml:space="preserve">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ntering feedback may cause him scan through various aspects of the design before performing feedback entry.</w:t>
      </w:r>
    </w:p>
    <w:p w14:paraId="43ADBF18" w14:textId="7CEDC8D9" w:rsidR="004901DE" w:rsidRDefault="00FA3A6C" w:rsidP="000B2839">
      <w:r>
        <w:t xml:space="preserve"> </w:t>
      </w:r>
      <w:r w:rsidR="004D6FE2">
        <w:t>No other significant results were discovered, opposite of our expectations.</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 xml:space="preserve">“The logo must </w:t>
      </w:r>
      <w:r>
        <w:rPr>
          <w:i/>
        </w:rPr>
        <w:lastRenderedPageBreak/>
        <w:t>come at top before title and it must be large. The sentence written at the bottom should be brightened… There should be a name and contact details of a person to contact.”</w:t>
      </w:r>
      <w:r>
        <w:t xml:space="preserve"> Providers neglected these words in the spatial condition: </w:t>
      </w:r>
      <w:r>
        <w:rPr>
          <w:i/>
        </w:rPr>
        <w:t>“Unappealing shade of purple. Perhaps more distinctness 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9B4CAF" w:rsidRDefault="008D19F8" w:rsidP="00AD7E35">
      <w:pPr>
        <w:rPr>
          <w:b/>
        </w:rPr>
      </w:pPr>
      <w:r>
        <w:rPr>
          <w:b/>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AD7E35">
      <w:pPr>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44E42F30"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464415">
        <w:instrText xml:space="preserve"> ADDIN EN.CITE &lt;EndNote&gt;&lt;Cite&gt;&lt;Author&gt;Gero&lt;/Author&gt;&lt;Year&gt;2011&lt;/Year&gt;&lt;RecNum&gt;26&lt;/RecNum&gt;&lt;DisplayText&gt;[18]&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464415">
        <w:rPr>
          <w:noProof/>
        </w:rPr>
        <w:t>[18]</w:t>
      </w:r>
      <w:r w:rsidR="00464415">
        <w:fldChar w:fldCharType="end"/>
      </w:r>
      <w:r w:rsidR="002E6D7F">
        <w:t>.</w:t>
      </w:r>
    </w:p>
    <w:p w14:paraId="7D917BDB" w14:textId="06107300" w:rsidR="0019679E" w:rsidRDefault="006335C3" w:rsidP="00AD7E35">
      <w:pPr>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3D44C3">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Default="00837E43" w:rsidP="00AD7E35">
      <w:pPr>
        <w:rPr>
          <w:b/>
        </w:rPr>
      </w:pPr>
      <w:r>
        <w:rPr>
          <w:b/>
        </w:rPr>
        <w:lastRenderedPageBreak/>
        <w:t>Self-Assessment</w:t>
      </w:r>
    </w:p>
    <w:p w14:paraId="7C23888B" w14:textId="151F8A49" w:rsidR="00086192" w:rsidRDefault="00086192" w:rsidP="00AD7E35">
      <w:pPr>
        <w:rPr>
          <w:i/>
        </w:rPr>
      </w:pPr>
      <w:r>
        <w:rPr>
          <w:i/>
        </w:rPr>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7F3671A6" w14:textId="4F254B4E" w:rsidR="00283962" w:rsidRDefault="00B92CB4" w:rsidP="007720C2">
      <w:r>
        <w:t>The goal of o</w:t>
      </w:r>
      <w:r w:rsidR="00072C06">
        <w:t xml:space="preserve">ur work </w:t>
      </w:r>
      <w:r>
        <w:t>was to study the influence of Interface and History on generated feedback. Other work has considered different stages of the design. Our study did not consider different stages of design and how they would interact with the choice of design tool. Due to the number of factors we looked at, it was not feasible to include an additional facto</w:t>
      </w:r>
      <w:r w:rsidR="007720C2">
        <w:t>r of design stage in this study.</w:t>
      </w:r>
    </w:p>
    <w:p w14:paraId="61A7770D" w14:textId="2438200E" w:rsidR="005A55CD" w:rsidRDefault="005A55CD" w:rsidP="007720C2">
      <w:r>
        <w:t>Future work may consider this as othe</w:t>
      </w:r>
      <w:r w:rsidR="00E50D98">
        <w:t xml:space="preserve">r studies have found that certain types of feedback are more useful depending on the </w:t>
      </w:r>
      <w:r w:rsidR="00163253">
        <w:t>stage</w:t>
      </w:r>
      <w:r w:rsidR="00E50D98">
        <w:t xml:space="preserve"> of the design [I made this up] [citation needed].</w:t>
      </w:r>
    </w:p>
    <w:p w14:paraId="6773A3AD" w14:textId="5F103005" w:rsidR="00BF5692" w:rsidRDefault="00163253" w:rsidP="007720C2">
      <w:r>
        <w:t xml:space="preserve">In addition to design stage, </w:t>
      </w:r>
      <w:r w:rsidR="003954FA">
        <w:t>w</w:t>
      </w:r>
      <w:r w:rsidR="00BF5692">
        <w:t>e also</w:t>
      </w:r>
      <w:r>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911AB9">
        <w:t xml:space="preserve"> [citation needed]</w:t>
      </w:r>
      <w:r w:rsidR="0038263E">
        <w:t>.</w:t>
      </w:r>
    </w:p>
    <w:p w14:paraId="03AD1DA5" w14:textId="3A3336A3" w:rsidR="0076367A" w:rsidRDefault="0076367A" w:rsidP="007720C2">
      <w:r>
        <w:t>While we our conditions described discrete feedback collection interfaces, there are interfaces that do not neatly fall into the categories of either condition we studied. For instance, in both Voyant and CrowdCrit, in addition to entering text in a textbox, the provider could choose to annotate a region of the design to associate with that comment</w:t>
      </w:r>
      <w:r w:rsidR="004B200A">
        <w:t xml:space="preserve"> </w:t>
      </w:r>
      <w:r w:rsidR="004B200A">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 </w:instrText>
      </w:r>
      <w:r w:rsidR="00911AB9">
        <w:fldChar w:fldCharType="begin">
          <w:fldData xml:space="preserve">PEVuZE5vdGU+PENpdGU+PEF1dGhvcj5YdTwvQXV0aG9yPjxZZWFyPjIwMTQ8L1llYXI+PFJlY051
bT4xPC9SZWNOdW0+PERpc3BsYXlUZXh0PlszLCA2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911AB9">
        <w:instrText xml:space="preserve"> ADDIN EN.CITE.DATA </w:instrText>
      </w:r>
      <w:r w:rsidR="00911AB9">
        <w:fldChar w:fldCharType="end"/>
      </w:r>
      <w:r w:rsidR="004B200A">
        <w:fldChar w:fldCharType="separate"/>
      </w:r>
      <w:r w:rsidR="00911AB9">
        <w:rPr>
          <w:noProof/>
        </w:rPr>
        <w:t>[3, 6]</w:t>
      </w:r>
      <w:r w:rsidR="004B200A">
        <w:fldChar w:fldCharType="end"/>
      </w:r>
      <w:r>
        <w:t>. Future work is necessary to understand how these hybrid interfaces compare to the two conditions that we studied.</w:t>
      </w:r>
    </w:p>
    <w:p w14:paraId="26E3AE2F" w14:textId="079E0137" w:rsidR="0076367A" w:rsidRDefault="0076367A" w:rsidP="007720C2">
      <w:r w:rsidRPr="0076367A">
        <w:rPr>
          <w:b/>
        </w:rPr>
        <w:t>Limitations</w:t>
      </w:r>
    </w:p>
    <w:p w14:paraId="53A1610A" w14:textId="36D543E7" w:rsidR="0076367A" w:rsidRDefault="0076367A" w:rsidP="007720C2">
      <w:r>
        <w:t>Our worked looked at various aspects of the generated feedback to compare different interfaces, but feedback quality between interfaces was not compared. To perform a more complete assessment in the differences of feedback, future work should include an objective measure of the quality of the feedback.</w:t>
      </w:r>
    </w:p>
    <w:p w14:paraId="2BFD6BC2" w14:textId="29C3CF0E" w:rsidR="001C6CDA" w:rsidRDefault="001C6CDA" w:rsidP="007720C2">
      <w:r>
        <w:rPr>
          <w:b/>
        </w:rPr>
        <w:t>CONCLUSION</w:t>
      </w:r>
    </w:p>
    <w:p w14:paraId="57EB1E35" w14:textId="64D25557" w:rsidR="001C6CDA" w:rsidRPr="001C6CDA" w:rsidRDefault="001C6CDA" w:rsidP="007720C2">
      <w:r>
        <w:t xml:space="preserve">Designers face an ever-growing selection of tools for generating feedback. But how does a designer justify using one feedback generation tool over another? Our work </w:t>
      </w:r>
      <w:r>
        <w:lastRenderedPageBreak/>
        <w:t>compared generated feedback across 4 popular interface paradigms developed to reflect real world tools that designers are using today. We found that the feedback generated differs based on the class of tool used. Among a number of findings, we found that a spatial Interface tends to generate longer feedback. Access to a History can introduce a fixation effect that is more powerful in non-spatial Interfaces</w:t>
      </w:r>
      <w:r w:rsidR="00D66A53">
        <w:t>. We believe our results will enable both designers and crowd feedback system builders to more effectively reason about how the choices they make influence the feedback exchange.</w:t>
      </w:r>
    </w:p>
    <w:p w14:paraId="4134A443" w14:textId="77777777" w:rsidR="005265B4" w:rsidRDefault="005265B4" w:rsidP="00D655AA">
      <w:pPr>
        <w:pStyle w:val="References"/>
        <w:numPr>
          <w:ilvl w:val="0"/>
          <w:numId w:val="0"/>
        </w:numPr>
      </w:pPr>
    </w:p>
    <w:p w14:paraId="7B01CA07" w14:textId="77777777" w:rsidR="00911AB9" w:rsidRPr="00911AB9" w:rsidRDefault="005265B4" w:rsidP="00911AB9">
      <w:pPr>
        <w:pStyle w:val="EndNoteBibliography"/>
        <w:spacing w:after="0"/>
        <w:ind w:left="720" w:hanging="720"/>
        <w:rPr>
          <w:noProof/>
        </w:rPr>
      </w:pPr>
      <w:r>
        <w:fldChar w:fldCharType="begin"/>
      </w:r>
      <w:r>
        <w:instrText xml:space="preserve"> ADDIN EN.REFLIST </w:instrText>
      </w:r>
      <w:r>
        <w:fldChar w:fldCharType="separate"/>
      </w:r>
      <w:r w:rsidR="00911AB9" w:rsidRPr="00911AB9">
        <w:rPr>
          <w:noProof/>
        </w:rPr>
        <w:t>1.</w:t>
      </w:r>
      <w:r w:rsidR="00911AB9" w:rsidRPr="00911AB9">
        <w:rPr>
          <w:noProof/>
        </w:rPr>
        <w:tab/>
        <w:t xml:space="preserve">Elkins, J., </w:t>
      </w:r>
      <w:r w:rsidR="00911AB9" w:rsidRPr="00911AB9">
        <w:rPr>
          <w:i/>
          <w:noProof/>
        </w:rPr>
        <w:t>Art Critiques: A Guide.</w:t>
      </w:r>
      <w:r w:rsidR="00911AB9" w:rsidRPr="00911AB9">
        <w:rPr>
          <w:noProof/>
        </w:rPr>
        <w:t xml:space="preserve"> New Academia Publishing, 2012.</w:t>
      </w:r>
    </w:p>
    <w:p w14:paraId="2ABD2287" w14:textId="77777777" w:rsidR="00911AB9" w:rsidRPr="00911AB9" w:rsidRDefault="00911AB9" w:rsidP="00911AB9">
      <w:pPr>
        <w:pStyle w:val="EndNoteBibliography"/>
        <w:spacing w:after="0"/>
        <w:ind w:left="720" w:hanging="720"/>
        <w:rPr>
          <w:noProof/>
        </w:rPr>
      </w:pPr>
      <w:r w:rsidRPr="00911AB9">
        <w:rPr>
          <w:noProof/>
        </w:rPr>
        <w:t>2.</w:t>
      </w:r>
      <w:r w:rsidRPr="00911AB9">
        <w:rPr>
          <w:noProof/>
        </w:rPr>
        <w:tab/>
        <w:t xml:space="preserve">Xu, A., et al., </w:t>
      </w:r>
      <w:r w:rsidRPr="00911AB9">
        <w:rPr>
          <w:i/>
          <w:noProof/>
        </w:rPr>
        <w:t>A Classroom Study of Using Crowd Feedback in the Iterative Design Process</w:t>
      </w:r>
      <w:r w:rsidRPr="00911AB9">
        <w:rPr>
          <w:noProof/>
        </w:rPr>
        <w:t xml:space="preserve">, in </w:t>
      </w:r>
      <w:r w:rsidRPr="00911AB9">
        <w:rPr>
          <w:i/>
          <w:noProof/>
        </w:rPr>
        <w:t>Proceedings of the 18th ACM Conference on Computer Supported Cooperative Work &amp;#38; Social Computing</w:t>
      </w:r>
      <w:r w:rsidRPr="00911AB9">
        <w:rPr>
          <w:noProof/>
        </w:rPr>
        <w:t>. 2015, ACM: Vancouver, BC, Canada. p. 1637-1648.</w:t>
      </w:r>
    </w:p>
    <w:p w14:paraId="15078B58" w14:textId="77777777" w:rsidR="00911AB9" w:rsidRPr="00911AB9" w:rsidRDefault="00911AB9" w:rsidP="00911AB9">
      <w:pPr>
        <w:pStyle w:val="EndNoteBibliography"/>
        <w:spacing w:after="0"/>
        <w:ind w:left="720" w:hanging="720"/>
        <w:rPr>
          <w:noProof/>
        </w:rPr>
      </w:pPr>
      <w:r w:rsidRPr="00911AB9">
        <w:rPr>
          <w:noProof/>
        </w:rPr>
        <w:t>3.</w:t>
      </w:r>
      <w:r w:rsidRPr="00911AB9">
        <w:rPr>
          <w:noProof/>
        </w:rPr>
        <w:tab/>
        <w:t xml:space="preserve">Xu, A., S.-W. Huang, and B. Bailey, </w:t>
      </w:r>
      <w:r w:rsidRPr="00911AB9">
        <w:rPr>
          <w:i/>
          <w:noProof/>
        </w:rPr>
        <w:t>Voyant: generating structured feedback on visual designs using a crowd of non-experts</w:t>
      </w:r>
      <w:r w:rsidRPr="00911AB9">
        <w:rPr>
          <w:noProof/>
        </w:rPr>
        <w:t xml:space="preserve">, in </w:t>
      </w:r>
      <w:r w:rsidRPr="00911AB9">
        <w:rPr>
          <w:i/>
          <w:noProof/>
        </w:rPr>
        <w:t>Proceedings of the 17th ACM conference on Computer supported cooperative work &amp;#38; social computing</w:t>
      </w:r>
      <w:r w:rsidRPr="00911AB9">
        <w:rPr>
          <w:noProof/>
        </w:rPr>
        <w:t>. 2014, ACM: Baltimore, Maryland, USA. p. 1433-1444.</w:t>
      </w:r>
    </w:p>
    <w:p w14:paraId="7363A67C" w14:textId="77777777" w:rsidR="00911AB9" w:rsidRPr="00911AB9" w:rsidRDefault="00911AB9" w:rsidP="00911AB9">
      <w:pPr>
        <w:pStyle w:val="EndNoteBibliography"/>
        <w:spacing w:after="0"/>
        <w:ind w:left="720" w:hanging="720"/>
        <w:rPr>
          <w:noProof/>
        </w:rPr>
      </w:pPr>
      <w:r w:rsidRPr="00911AB9">
        <w:rPr>
          <w:noProof/>
        </w:rPr>
        <w:t>4.</w:t>
      </w:r>
      <w:r w:rsidRPr="00911AB9">
        <w:rPr>
          <w:noProof/>
        </w:rPr>
        <w:tab/>
        <w:t xml:space="preserve">Yuan, A., et al., </w:t>
      </w:r>
      <w:r w:rsidRPr="00911AB9">
        <w:rPr>
          <w:i/>
          <w:noProof/>
        </w:rPr>
        <w:t>Almost an Expert: The Effects of Rubrics and Expertise on Perceived Value of Crowdsourced Design Critiques</w:t>
      </w:r>
      <w:r w:rsidRPr="00911AB9">
        <w:rPr>
          <w:noProof/>
        </w:rPr>
        <w:t xml:space="preserve">, in </w:t>
      </w:r>
      <w:r w:rsidRPr="00911AB9">
        <w:rPr>
          <w:i/>
          <w:noProof/>
        </w:rPr>
        <w:t>Proceedings of the 19th ACM Conference on Computer-Supported Cooperative Work &amp; Social Computing</w:t>
      </w:r>
      <w:r w:rsidRPr="00911AB9">
        <w:rPr>
          <w:noProof/>
        </w:rPr>
        <w:t>. 2016, ACM: San Francisco, California, USA. p. 1005-1017.</w:t>
      </w:r>
    </w:p>
    <w:p w14:paraId="6AFEF97B" w14:textId="77777777" w:rsidR="00911AB9" w:rsidRPr="00911AB9" w:rsidRDefault="00911AB9" w:rsidP="00911AB9">
      <w:pPr>
        <w:pStyle w:val="EndNoteBibliography"/>
        <w:spacing w:after="0"/>
        <w:ind w:left="720" w:hanging="720"/>
        <w:rPr>
          <w:noProof/>
        </w:rPr>
      </w:pPr>
      <w:r w:rsidRPr="00911AB9">
        <w:rPr>
          <w:noProof/>
        </w:rPr>
        <w:t>5.</w:t>
      </w:r>
      <w:r w:rsidRPr="00911AB9">
        <w:rPr>
          <w:noProof/>
        </w:rPr>
        <w:tab/>
        <w:t xml:space="preserve">Soloway, E., M. Guzdial, and K.E. Hay, </w:t>
      </w:r>
      <w:r w:rsidRPr="00911AB9">
        <w:rPr>
          <w:i/>
          <w:noProof/>
        </w:rPr>
        <w:t>Learner-centered design: the challenge for HCI in the 21st century.</w:t>
      </w:r>
      <w:r w:rsidRPr="00911AB9">
        <w:rPr>
          <w:noProof/>
        </w:rPr>
        <w:t xml:space="preserve"> interactions, 1994. </w:t>
      </w:r>
      <w:r w:rsidRPr="00911AB9">
        <w:rPr>
          <w:b/>
          <w:noProof/>
        </w:rPr>
        <w:t>1</w:t>
      </w:r>
      <w:r w:rsidRPr="00911AB9">
        <w:rPr>
          <w:noProof/>
        </w:rPr>
        <w:t>(2): p. 36-48.</w:t>
      </w:r>
    </w:p>
    <w:p w14:paraId="69E7C970" w14:textId="77777777" w:rsidR="00911AB9" w:rsidRPr="00911AB9" w:rsidRDefault="00911AB9" w:rsidP="00911AB9">
      <w:pPr>
        <w:pStyle w:val="EndNoteBibliography"/>
        <w:spacing w:after="0"/>
        <w:ind w:left="720" w:hanging="720"/>
        <w:rPr>
          <w:noProof/>
        </w:rPr>
      </w:pPr>
      <w:r w:rsidRPr="00911AB9">
        <w:rPr>
          <w:noProof/>
        </w:rPr>
        <w:t>6.</w:t>
      </w:r>
      <w:r w:rsidRPr="00911AB9">
        <w:rPr>
          <w:noProof/>
        </w:rPr>
        <w:tab/>
        <w:t xml:space="preserve">Luther, K., et al., </w:t>
      </w:r>
      <w:r w:rsidRPr="00911AB9">
        <w:rPr>
          <w:i/>
          <w:noProof/>
        </w:rPr>
        <w:t>Structuring, Aggregating, and Evaluating Crowdsourced Design Critique</w:t>
      </w:r>
      <w:r w:rsidRPr="00911AB9">
        <w:rPr>
          <w:noProof/>
        </w:rPr>
        <w:t xml:space="preserve">, in </w:t>
      </w:r>
      <w:r w:rsidRPr="00911AB9">
        <w:rPr>
          <w:i/>
          <w:noProof/>
        </w:rPr>
        <w:t>Proceedings of the 18th ACM Conference on Computer Supported Cooperative Work &amp;#38; Social Computing</w:t>
      </w:r>
      <w:r w:rsidRPr="00911AB9">
        <w:rPr>
          <w:noProof/>
        </w:rPr>
        <w:t>. 2015, ACM: Vancouver, BC, Canada. p. 473-485.</w:t>
      </w:r>
    </w:p>
    <w:p w14:paraId="537BAE57" w14:textId="77777777" w:rsidR="00911AB9" w:rsidRPr="00911AB9" w:rsidRDefault="00911AB9" w:rsidP="00911AB9">
      <w:pPr>
        <w:pStyle w:val="EndNoteBibliography"/>
        <w:spacing w:after="0"/>
        <w:ind w:left="720" w:hanging="720"/>
        <w:rPr>
          <w:noProof/>
        </w:rPr>
      </w:pPr>
      <w:r w:rsidRPr="00911AB9">
        <w:rPr>
          <w:noProof/>
        </w:rPr>
        <w:t>7.</w:t>
      </w:r>
      <w:r w:rsidRPr="00911AB9">
        <w:rPr>
          <w:noProof/>
        </w:rPr>
        <w:tab/>
        <w:t xml:space="preserve">Greenberg, M.D., M.W. Easterday, and E.M. Gerber, </w:t>
      </w:r>
      <w:r w:rsidRPr="00911AB9">
        <w:rPr>
          <w:i/>
          <w:noProof/>
        </w:rPr>
        <w:t>Critiki: A Scaffolded Approach to Gathering Design Feedback from Paid Crowdworkers</w:t>
      </w:r>
      <w:r w:rsidRPr="00911AB9">
        <w:rPr>
          <w:noProof/>
        </w:rPr>
        <w:t xml:space="preserve">, in </w:t>
      </w:r>
      <w:r w:rsidRPr="00911AB9">
        <w:rPr>
          <w:i/>
          <w:noProof/>
        </w:rPr>
        <w:t>Proceedings of the 2015 ACM SIGCHI Conference on Creativity and Cognition</w:t>
      </w:r>
      <w:r w:rsidRPr="00911AB9">
        <w:rPr>
          <w:noProof/>
        </w:rPr>
        <w:t>. 2015, ACM: Glasgow, United Kingdom. p. 235-244.</w:t>
      </w:r>
    </w:p>
    <w:p w14:paraId="19EB9691" w14:textId="77777777" w:rsidR="00911AB9" w:rsidRPr="00911AB9" w:rsidRDefault="00911AB9" w:rsidP="00911AB9">
      <w:pPr>
        <w:pStyle w:val="EndNoteBibliography"/>
        <w:spacing w:after="0"/>
        <w:ind w:left="720" w:hanging="720"/>
        <w:rPr>
          <w:noProof/>
        </w:rPr>
      </w:pPr>
      <w:r w:rsidRPr="00911AB9">
        <w:rPr>
          <w:noProof/>
        </w:rPr>
        <w:t>8.</w:t>
      </w:r>
      <w:r w:rsidRPr="00911AB9">
        <w:rPr>
          <w:noProof/>
        </w:rPr>
        <w:tab/>
        <w:t xml:space="preserve">Hicks, C.M., et al., </w:t>
      </w:r>
      <w:r w:rsidRPr="00911AB9">
        <w:rPr>
          <w:i/>
          <w:noProof/>
        </w:rPr>
        <w:t>Framing Feedback: Choosing Review Environment Features that Support High Quality Peer Assessment</w:t>
      </w:r>
      <w:r w:rsidRPr="00911AB9">
        <w:rPr>
          <w:noProof/>
        </w:rPr>
        <w:t xml:space="preserve">, in </w:t>
      </w:r>
      <w:r w:rsidRPr="00911AB9">
        <w:rPr>
          <w:i/>
          <w:noProof/>
        </w:rPr>
        <w:t>Proceedings of the 2016 CHI Conference on Human Factors in Computing Systems</w:t>
      </w:r>
      <w:r w:rsidRPr="00911AB9">
        <w:rPr>
          <w:noProof/>
        </w:rPr>
        <w:t>. 2016, ACM: Santa Clara, California, USA. p. 458-469.</w:t>
      </w:r>
    </w:p>
    <w:p w14:paraId="4420EB88" w14:textId="77777777" w:rsidR="00911AB9" w:rsidRPr="00911AB9" w:rsidRDefault="00911AB9" w:rsidP="00911AB9">
      <w:pPr>
        <w:pStyle w:val="EndNoteBibliography"/>
        <w:spacing w:after="0"/>
        <w:ind w:left="720" w:hanging="720"/>
        <w:rPr>
          <w:noProof/>
        </w:rPr>
      </w:pPr>
      <w:r w:rsidRPr="00911AB9">
        <w:rPr>
          <w:noProof/>
        </w:rPr>
        <w:lastRenderedPageBreak/>
        <w:t>9.</w:t>
      </w:r>
      <w:r w:rsidRPr="00911AB9">
        <w:rPr>
          <w:noProof/>
        </w:rPr>
        <w:tab/>
        <w:t xml:space="preserve">Willett, W., J. Heer, and M. Agrawala, </w:t>
      </w:r>
      <w:r w:rsidRPr="00911AB9">
        <w:rPr>
          <w:i/>
          <w:noProof/>
        </w:rPr>
        <w:t>Strategies for crowdsourcing social data analysis</w:t>
      </w:r>
      <w:r w:rsidRPr="00911AB9">
        <w:rPr>
          <w:noProof/>
        </w:rPr>
        <w:t xml:space="preserve">, in </w:t>
      </w:r>
      <w:r w:rsidRPr="00911AB9">
        <w:rPr>
          <w:i/>
          <w:noProof/>
        </w:rPr>
        <w:t>Proceedings of the SIGCHI Conference on Human Factors in Computing Systems</w:t>
      </w:r>
      <w:r w:rsidRPr="00911AB9">
        <w:rPr>
          <w:noProof/>
        </w:rPr>
        <w:t>. 2012, ACM: Austin, Texas, USA. p. 227-236.</w:t>
      </w:r>
    </w:p>
    <w:p w14:paraId="504B9B15" w14:textId="77777777" w:rsidR="00911AB9" w:rsidRPr="00911AB9" w:rsidRDefault="00911AB9" w:rsidP="00911AB9">
      <w:pPr>
        <w:pStyle w:val="EndNoteBibliography"/>
        <w:spacing w:after="0"/>
        <w:ind w:left="720" w:hanging="720"/>
        <w:rPr>
          <w:noProof/>
        </w:rPr>
      </w:pPr>
      <w:r w:rsidRPr="00911AB9">
        <w:rPr>
          <w:noProof/>
        </w:rPr>
        <w:t>10.</w:t>
      </w:r>
      <w:r w:rsidRPr="00911AB9">
        <w:rPr>
          <w:noProof/>
        </w:rPr>
        <w:tab/>
        <w:t xml:space="preserve">Tohidi, M., et al., </w:t>
      </w:r>
      <w:r w:rsidRPr="00911AB9">
        <w:rPr>
          <w:i/>
          <w:noProof/>
        </w:rPr>
        <w:t>Getting the right design and the design right</w:t>
      </w:r>
      <w:r w:rsidRPr="00911AB9">
        <w:rPr>
          <w:noProof/>
        </w:rPr>
        <w:t xml:space="preserve">, in </w:t>
      </w:r>
      <w:r w:rsidRPr="00911AB9">
        <w:rPr>
          <w:i/>
          <w:noProof/>
        </w:rPr>
        <w:t>Proceedings of the SIGCHI Conference on Human Factors in Computing Systems</w:t>
      </w:r>
      <w:r w:rsidRPr="00911AB9">
        <w:rPr>
          <w:noProof/>
        </w:rPr>
        <w:t>. 2006, ACM: Montr&amp;#233;al, Qu&amp;#233;bec, Canada. p. 1243-1252.</w:t>
      </w:r>
    </w:p>
    <w:p w14:paraId="6A1562E0" w14:textId="77777777" w:rsidR="00911AB9" w:rsidRPr="00911AB9" w:rsidRDefault="00911AB9" w:rsidP="00911AB9">
      <w:pPr>
        <w:pStyle w:val="EndNoteBibliography"/>
        <w:spacing w:after="0"/>
        <w:ind w:left="720" w:hanging="720"/>
        <w:rPr>
          <w:noProof/>
        </w:rPr>
      </w:pPr>
      <w:r w:rsidRPr="00911AB9">
        <w:rPr>
          <w:noProof/>
        </w:rPr>
        <w:t>11.</w:t>
      </w:r>
      <w:r w:rsidRPr="00911AB9">
        <w:rPr>
          <w:noProof/>
        </w:rPr>
        <w:tab/>
        <w:t xml:space="preserve">Smith, S.M., Ward, T.B., and Schumacher, J.S., </w:t>
      </w:r>
      <w:r w:rsidRPr="00911AB9">
        <w:rPr>
          <w:i/>
          <w:noProof/>
        </w:rPr>
        <w:t>Constraining effects of examples in a creative generation task.</w:t>
      </w:r>
      <w:r w:rsidRPr="00911AB9">
        <w:rPr>
          <w:noProof/>
        </w:rPr>
        <w:t xml:space="preserve"> Memory &amp; Cognition, 1993. </w:t>
      </w:r>
      <w:r w:rsidRPr="00911AB9">
        <w:rPr>
          <w:b/>
          <w:noProof/>
        </w:rPr>
        <w:t>21</w:t>
      </w:r>
      <w:r w:rsidRPr="00911AB9">
        <w:rPr>
          <w:noProof/>
        </w:rPr>
        <w:t>(6): p. 837-845.</w:t>
      </w:r>
    </w:p>
    <w:p w14:paraId="12E36A8A" w14:textId="4983C458" w:rsidR="00911AB9" w:rsidRPr="00911AB9" w:rsidRDefault="00911AB9" w:rsidP="00911AB9">
      <w:pPr>
        <w:pStyle w:val="EndNoteBibliography"/>
        <w:spacing w:after="0"/>
        <w:ind w:left="720" w:hanging="720"/>
        <w:rPr>
          <w:noProof/>
        </w:rPr>
      </w:pPr>
      <w:r w:rsidRPr="00911AB9">
        <w:rPr>
          <w:noProof/>
        </w:rPr>
        <w:t>12.</w:t>
      </w:r>
      <w:r w:rsidRPr="00911AB9">
        <w:rPr>
          <w:noProof/>
        </w:rPr>
        <w:tab/>
      </w:r>
      <w:r w:rsidRPr="00911AB9">
        <w:rPr>
          <w:i/>
          <w:noProof/>
        </w:rPr>
        <w:t>Reddit</w:t>
      </w:r>
      <w:r w:rsidRPr="00911AB9">
        <w:rPr>
          <w:noProof/>
        </w:rPr>
        <w:t xml:space="preserve">. Available from: </w:t>
      </w:r>
      <w:hyperlink r:id="rId16" w:history="1">
        <w:r w:rsidRPr="00911AB9">
          <w:rPr>
            <w:rStyle w:val="Hyperlink"/>
            <w:noProof/>
          </w:rPr>
          <w:t>https://www.reddit.com/r/design_critiques</w:t>
        </w:r>
      </w:hyperlink>
      <w:r w:rsidRPr="00911AB9">
        <w:rPr>
          <w:noProof/>
        </w:rPr>
        <w:t>.</w:t>
      </w:r>
    </w:p>
    <w:p w14:paraId="3E09E059" w14:textId="77777777" w:rsidR="00911AB9" w:rsidRPr="00911AB9" w:rsidRDefault="00911AB9" w:rsidP="00911AB9">
      <w:pPr>
        <w:pStyle w:val="EndNoteBibliography"/>
        <w:spacing w:after="0"/>
        <w:ind w:left="720" w:hanging="720"/>
        <w:rPr>
          <w:i/>
          <w:noProof/>
        </w:rPr>
      </w:pPr>
      <w:r w:rsidRPr="00911AB9">
        <w:rPr>
          <w:noProof/>
        </w:rPr>
        <w:t>13.</w:t>
      </w:r>
      <w:r w:rsidRPr="00911AB9">
        <w:rPr>
          <w:noProof/>
        </w:rPr>
        <w:tab/>
      </w:r>
      <w:r w:rsidRPr="00911AB9">
        <w:rPr>
          <w:i/>
          <w:noProof/>
        </w:rPr>
        <w:t>Red Pen.</w:t>
      </w:r>
    </w:p>
    <w:p w14:paraId="7678DDEC" w14:textId="77777777" w:rsidR="00911AB9" w:rsidRPr="00911AB9" w:rsidRDefault="00911AB9" w:rsidP="00911AB9">
      <w:pPr>
        <w:pStyle w:val="EndNoteBibliography"/>
        <w:spacing w:after="0"/>
        <w:ind w:left="720" w:hanging="720"/>
        <w:rPr>
          <w:i/>
          <w:noProof/>
        </w:rPr>
      </w:pPr>
      <w:r w:rsidRPr="00911AB9">
        <w:rPr>
          <w:noProof/>
        </w:rPr>
        <w:t>14.</w:t>
      </w:r>
      <w:r w:rsidRPr="00911AB9">
        <w:rPr>
          <w:noProof/>
        </w:rPr>
        <w:tab/>
      </w:r>
      <w:r w:rsidRPr="00911AB9">
        <w:rPr>
          <w:i/>
          <w:noProof/>
        </w:rPr>
        <w:t>Dribble.</w:t>
      </w:r>
    </w:p>
    <w:p w14:paraId="1A7FF372" w14:textId="77777777" w:rsidR="00911AB9" w:rsidRPr="00911AB9" w:rsidRDefault="00911AB9" w:rsidP="00911AB9">
      <w:pPr>
        <w:pStyle w:val="EndNoteBibliography"/>
        <w:spacing w:after="0"/>
        <w:ind w:left="720" w:hanging="720"/>
        <w:rPr>
          <w:noProof/>
        </w:rPr>
      </w:pPr>
      <w:r w:rsidRPr="00911AB9">
        <w:rPr>
          <w:noProof/>
        </w:rPr>
        <w:t>15.</w:t>
      </w:r>
      <w:r w:rsidRPr="00911AB9">
        <w:rPr>
          <w:noProof/>
        </w:rPr>
        <w:tab/>
        <w:t xml:space="preserve">Siangliulue, P., et al., </w:t>
      </w:r>
      <w:r w:rsidRPr="00911AB9">
        <w:rPr>
          <w:i/>
          <w:noProof/>
        </w:rPr>
        <w:t>Providing Timely Examples Improves the Quantity and Quality of Generated Ideas</w:t>
      </w:r>
      <w:r w:rsidRPr="00911AB9">
        <w:rPr>
          <w:noProof/>
        </w:rPr>
        <w:t xml:space="preserve">, in </w:t>
      </w:r>
      <w:r w:rsidRPr="00911AB9">
        <w:rPr>
          <w:i/>
          <w:noProof/>
        </w:rPr>
        <w:t>Proceedings of the 2015 ACM SIGCHI Conference on Creativity and Cognition</w:t>
      </w:r>
      <w:r w:rsidRPr="00911AB9">
        <w:rPr>
          <w:noProof/>
        </w:rPr>
        <w:t>. 2015, ACM: Glasgow, United Kingdom. p. 83-92.</w:t>
      </w:r>
    </w:p>
    <w:p w14:paraId="74A41771" w14:textId="77777777" w:rsidR="00911AB9" w:rsidRPr="00911AB9" w:rsidRDefault="00911AB9" w:rsidP="00911AB9">
      <w:pPr>
        <w:pStyle w:val="EndNoteBibliography"/>
        <w:spacing w:after="0"/>
        <w:ind w:left="720" w:hanging="720"/>
        <w:rPr>
          <w:i/>
          <w:noProof/>
        </w:rPr>
      </w:pPr>
      <w:r w:rsidRPr="00911AB9">
        <w:rPr>
          <w:noProof/>
        </w:rPr>
        <w:t>16.</w:t>
      </w:r>
      <w:r w:rsidRPr="00911AB9">
        <w:rPr>
          <w:noProof/>
        </w:rPr>
        <w:tab/>
      </w:r>
      <w:r w:rsidRPr="00911AB9">
        <w:rPr>
          <w:i/>
          <w:noProof/>
        </w:rPr>
        <w:t>Adobe Acrobat.</w:t>
      </w:r>
    </w:p>
    <w:p w14:paraId="27C05E58" w14:textId="77777777" w:rsidR="00911AB9" w:rsidRPr="00911AB9" w:rsidRDefault="00911AB9" w:rsidP="00911AB9">
      <w:pPr>
        <w:pStyle w:val="EndNoteBibliography"/>
        <w:spacing w:after="0"/>
        <w:ind w:left="720" w:hanging="720"/>
        <w:rPr>
          <w:noProof/>
        </w:rPr>
      </w:pPr>
      <w:r w:rsidRPr="00911AB9">
        <w:rPr>
          <w:noProof/>
        </w:rPr>
        <w:t>17.</w:t>
      </w:r>
      <w:r w:rsidRPr="00911AB9">
        <w:rPr>
          <w:noProof/>
        </w:rPr>
        <w:tab/>
        <w:t xml:space="preserve">Dannels, D.P., and Martin, K. N., </w:t>
      </w:r>
      <w:r w:rsidRPr="00911AB9">
        <w:rPr>
          <w:i/>
          <w:noProof/>
        </w:rPr>
        <w:t>Critiquing critiques a genre analysis of feedback across novice to expert design studios.</w:t>
      </w:r>
      <w:r w:rsidRPr="00911AB9">
        <w:rPr>
          <w:noProof/>
        </w:rPr>
        <w:t xml:space="preserve"> Jo. Bus. &amp; Tech. Comm. , 2008. </w:t>
      </w:r>
      <w:r w:rsidRPr="00911AB9">
        <w:rPr>
          <w:b/>
          <w:noProof/>
        </w:rPr>
        <w:t>22</w:t>
      </w:r>
      <w:r w:rsidRPr="00911AB9">
        <w:rPr>
          <w:noProof/>
        </w:rPr>
        <w:t>(2).</w:t>
      </w:r>
    </w:p>
    <w:p w14:paraId="2C44C272" w14:textId="77777777" w:rsidR="00911AB9" w:rsidRPr="00911AB9" w:rsidRDefault="00911AB9" w:rsidP="00911AB9">
      <w:pPr>
        <w:pStyle w:val="EndNoteBibliography"/>
        <w:ind w:left="720" w:hanging="720"/>
        <w:rPr>
          <w:noProof/>
        </w:rPr>
      </w:pPr>
      <w:r w:rsidRPr="00911AB9">
        <w:rPr>
          <w:noProof/>
        </w:rPr>
        <w:t>18.</w:t>
      </w:r>
      <w:r w:rsidRPr="00911AB9">
        <w:rPr>
          <w:noProof/>
        </w:rPr>
        <w:tab/>
        <w:t xml:space="preserve">Gero, J.S., </w:t>
      </w:r>
      <w:r w:rsidRPr="00911AB9">
        <w:rPr>
          <w:i/>
          <w:noProof/>
        </w:rPr>
        <w:t>Fixation and Commitment While Designing and its Measurement.</w:t>
      </w:r>
      <w:r w:rsidRPr="00911AB9">
        <w:rPr>
          <w:noProof/>
        </w:rPr>
        <w:t xml:space="preserve"> The Journal of Creative Behavior, 2011. </w:t>
      </w:r>
      <w:r w:rsidRPr="00911AB9">
        <w:rPr>
          <w:b/>
          <w:noProof/>
        </w:rPr>
        <w:t>45</w:t>
      </w:r>
      <w:r w:rsidRPr="00911AB9">
        <w:rPr>
          <w:noProof/>
        </w:rPr>
        <w:t>(2): p. 108-115.</w:t>
      </w:r>
    </w:p>
    <w:p w14:paraId="3EA8E468" w14:textId="19F02193"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86E36E" w14:textId="77777777" w:rsidR="008009F6" w:rsidRDefault="008009F6">
      <w:r>
        <w:separator/>
      </w:r>
    </w:p>
  </w:endnote>
  <w:endnote w:type="continuationSeparator" w:id="0">
    <w:p w14:paraId="53F023C3" w14:textId="77777777" w:rsidR="008009F6" w:rsidRDefault="00800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D39078" w14:textId="77777777" w:rsidR="008009F6" w:rsidRDefault="008009F6" w:rsidP="00443E9F">
      <w:pPr>
        <w:spacing w:after="0"/>
      </w:pPr>
      <w:r>
        <w:separator/>
      </w:r>
    </w:p>
  </w:footnote>
  <w:footnote w:type="continuationSeparator" w:id="0">
    <w:p w14:paraId="0B9D0206" w14:textId="77777777" w:rsidR="008009F6" w:rsidRDefault="008009F6"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F62749" w:rsidRDefault="00F6274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item&gt;26&lt;/item&gt;&lt;/record-ids&gt;&lt;/item&gt;&lt;/Libraries&gt;"/>
  </w:docVars>
  <w:rsids>
    <w:rsidRoot w:val="004F7602"/>
    <w:rsid w:val="00000E15"/>
    <w:rsid w:val="000014BC"/>
    <w:rsid w:val="00002BA7"/>
    <w:rsid w:val="0000341F"/>
    <w:rsid w:val="000100BD"/>
    <w:rsid w:val="00012912"/>
    <w:rsid w:val="00013026"/>
    <w:rsid w:val="0001659E"/>
    <w:rsid w:val="00016E56"/>
    <w:rsid w:val="000263C2"/>
    <w:rsid w:val="000269BD"/>
    <w:rsid w:val="00027CC6"/>
    <w:rsid w:val="0003026B"/>
    <w:rsid w:val="000333DE"/>
    <w:rsid w:val="0003450C"/>
    <w:rsid w:val="00040794"/>
    <w:rsid w:val="00054753"/>
    <w:rsid w:val="00055598"/>
    <w:rsid w:val="0005788A"/>
    <w:rsid w:val="00060033"/>
    <w:rsid w:val="00060178"/>
    <w:rsid w:val="00063D3E"/>
    <w:rsid w:val="00063FC0"/>
    <w:rsid w:val="00064AFF"/>
    <w:rsid w:val="00064DEC"/>
    <w:rsid w:val="000728F3"/>
    <w:rsid w:val="00072B3A"/>
    <w:rsid w:val="00072C06"/>
    <w:rsid w:val="00073DCD"/>
    <w:rsid w:val="0007428A"/>
    <w:rsid w:val="0007679F"/>
    <w:rsid w:val="00081862"/>
    <w:rsid w:val="000851E9"/>
    <w:rsid w:val="00086192"/>
    <w:rsid w:val="000867E2"/>
    <w:rsid w:val="00087185"/>
    <w:rsid w:val="00093FD6"/>
    <w:rsid w:val="000943FC"/>
    <w:rsid w:val="00094C85"/>
    <w:rsid w:val="000951D1"/>
    <w:rsid w:val="000A249C"/>
    <w:rsid w:val="000A318F"/>
    <w:rsid w:val="000A3852"/>
    <w:rsid w:val="000A5840"/>
    <w:rsid w:val="000A7E78"/>
    <w:rsid w:val="000A7F65"/>
    <w:rsid w:val="000B0F90"/>
    <w:rsid w:val="000B2839"/>
    <w:rsid w:val="000B451C"/>
    <w:rsid w:val="000B600A"/>
    <w:rsid w:val="000B6A11"/>
    <w:rsid w:val="000B72DA"/>
    <w:rsid w:val="000B7BA6"/>
    <w:rsid w:val="000C1458"/>
    <w:rsid w:val="000C7C25"/>
    <w:rsid w:val="000C7FB5"/>
    <w:rsid w:val="000D3E60"/>
    <w:rsid w:val="000D6864"/>
    <w:rsid w:val="000E43D0"/>
    <w:rsid w:val="000E4445"/>
    <w:rsid w:val="000E5328"/>
    <w:rsid w:val="000E53CA"/>
    <w:rsid w:val="000E60D3"/>
    <w:rsid w:val="000E6E2F"/>
    <w:rsid w:val="000F19BD"/>
    <w:rsid w:val="000F4B8F"/>
    <w:rsid w:val="0010082E"/>
    <w:rsid w:val="001016D4"/>
    <w:rsid w:val="0010210D"/>
    <w:rsid w:val="00103A63"/>
    <w:rsid w:val="00105FFD"/>
    <w:rsid w:val="00107656"/>
    <w:rsid w:val="001105CA"/>
    <w:rsid w:val="00113BF8"/>
    <w:rsid w:val="00114577"/>
    <w:rsid w:val="001173BF"/>
    <w:rsid w:val="0011749E"/>
    <w:rsid w:val="00121EE5"/>
    <w:rsid w:val="00122D9C"/>
    <w:rsid w:val="00123CFD"/>
    <w:rsid w:val="00137145"/>
    <w:rsid w:val="00141E26"/>
    <w:rsid w:val="00144035"/>
    <w:rsid w:val="0014405C"/>
    <w:rsid w:val="00144476"/>
    <w:rsid w:val="00144B90"/>
    <w:rsid w:val="001465AB"/>
    <w:rsid w:val="00147053"/>
    <w:rsid w:val="001477BC"/>
    <w:rsid w:val="00147B14"/>
    <w:rsid w:val="00151FAA"/>
    <w:rsid w:val="00154B47"/>
    <w:rsid w:val="0015662E"/>
    <w:rsid w:val="00160A7D"/>
    <w:rsid w:val="00161911"/>
    <w:rsid w:val="00163253"/>
    <w:rsid w:val="00166D41"/>
    <w:rsid w:val="0017799B"/>
    <w:rsid w:val="00181791"/>
    <w:rsid w:val="00182AED"/>
    <w:rsid w:val="00182D47"/>
    <w:rsid w:val="00184D59"/>
    <w:rsid w:val="00185038"/>
    <w:rsid w:val="00186236"/>
    <w:rsid w:val="00186D46"/>
    <w:rsid w:val="00191462"/>
    <w:rsid w:val="001937F6"/>
    <w:rsid w:val="0019679E"/>
    <w:rsid w:val="001971D2"/>
    <w:rsid w:val="00197B90"/>
    <w:rsid w:val="001B2809"/>
    <w:rsid w:val="001B6556"/>
    <w:rsid w:val="001B66B7"/>
    <w:rsid w:val="001B7733"/>
    <w:rsid w:val="001C2A81"/>
    <w:rsid w:val="001C4F01"/>
    <w:rsid w:val="001C5B62"/>
    <w:rsid w:val="001C6CDA"/>
    <w:rsid w:val="001C6D73"/>
    <w:rsid w:val="001C7280"/>
    <w:rsid w:val="001D29E1"/>
    <w:rsid w:val="001E27EC"/>
    <w:rsid w:val="001E3596"/>
    <w:rsid w:val="001E3ABB"/>
    <w:rsid w:val="001E3C09"/>
    <w:rsid w:val="001E42A9"/>
    <w:rsid w:val="001E5C50"/>
    <w:rsid w:val="001E61C4"/>
    <w:rsid w:val="001F042A"/>
    <w:rsid w:val="001F062E"/>
    <w:rsid w:val="001F1053"/>
    <w:rsid w:val="001F192A"/>
    <w:rsid w:val="001F40BF"/>
    <w:rsid w:val="001F4884"/>
    <w:rsid w:val="001F4B3C"/>
    <w:rsid w:val="0020192F"/>
    <w:rsid w:val="00201A97"/>
    <w:rsid w:val="002022E4"/>
    <w:rsid w:val="002028D3"/>
    <w:rsid w:val="0020406A"/>
    <w:rsid w:val="00204A66"/>
    <w:rsid w:val="00207144"/>
    <w:rsid w:val="00207505"/>
    <w:rsid w:val="00210191"/>
    <w:rsid w:val="00214551"/>
    <w:rsid w:val="00223FB7"/>
    <w:rsid w:val="00227741"/>
    <w:rsid w:val="00230337"/>
    <w:rsid w:val="00232A18"/>
    <w:rsid w:val="002334AE"/>
    <w:rsid w:val="002368E6"/>
    <w:rsid w:val="0024113A"/>
    <w:rsid w:val="00245E43"/>
    <w:rsid w:val="00250BA4"/>
    <w:rsid w:val="00251B3D"/>
    <w:rsid w:val="00256C00"/>
    <w:rsid w:val="0025707B"/>
    <w:rsid w:val="002571DD"/>
    <w:rsid w:val="002631CE"/>
    <w:rsid w:val="00263558"/>
    <w:rsid w:val="002639F6"/>
    <w:rsid w:val="00263F70"/>
    <w:rsid w:val="00264FF3"/>
    <w:rsid w:val="00271942"/>
    <w:rsid w:val="002727A0"/>
    <w:rsid w:val="00272DB6"/>
    <w:rsid w:val="00282195"/>
    <w:rsid w:val="00283962"/>
    <w:rsid w:val="00283D0C"/>
    <w:rsid w:val="002862A4"/>
    <w:rsid w:val="0029352C"/>
    <w:rsid w:val="002A6E06"/>
    <w:rsid w:val="002A703E"/>
    <w:rsid w:val="002B717B"/>
    <w:rsid w:val="002C0B0D"/>
    <w:rsid w:val="002C1B8B"/>
    <w:rsid w:val="002C3318"/>
    <w:rsid w:val="002C4DCC"/>
    <w:rsid w:val="002D044A"/>
    <w:rsid w:val="002D41E8"/>
    <w:rsid w:val="002E4B97"/>
    <w:rsid w:val="002E55B4"/>
    <w:rsid w:val="002E5784"/>
    <w:rsid w:val="002E6D7F"/>
    <w:rsid w:val="002E7D51"/>
    <w:rsid w:val="002F15BB"/>
    <w:rsid w:val="002F330F"/>
    <w:rsid w:val="002F3599"/>
    <w:rsid w:val="002F61EC"/>
    <w:rsid w:val="002F7A09"/>
    <w:rsid w:val="002F7FAF"/>
    <w:rsid w:val="0030136C"/>
    <w:rsid w:val="00305325"/>
    <w:rsid w:val="0030779A"/>
    <w:rsid w:val="00310376"/>
    <w:rsid w:val="00311723"/>
    <w:rsid w:val="003123C3"/>
    <w:rsid w:val="00312D30"/>
    <w:rsid w:val="0031346A"/>
    <w:rsid w:val="0031442B"/>
    <w:rsid w:val="00316C51"/>
    <w:rsid w:val="00316F14"/>
    <w:rsid w:val="00317C4A"/>
    <w:rsid w:val="00324E1C"/>
    <w:rsid w:val="00326D93"/>
    <w:rsid w:val="00331AFF"/>
    <w:rsid w:val="003403F2"/>
    <w:rsid w:val="00340493"/>
    <w:rsid w:val="00343F21"/>
    <w:rsid w:val="003461E0"/>
    <w:rsid w:val="003462AE"/>
    <w:rsid w:val="003500C6"/>
    <w:rsid w:val="003513FB"/>
    <w:rsid w:val="003521DC"/>
    <w:rsid w:val="00352734"/>
    <w:rsid w:val="00354AC8"/>
    <w:rsid w:val="00354D90"/>
    <w:rsid w:val="00355923"/>
    <w:rsid w:val="003576EA"/>
    <w:rsid w:val="003644E7"/>
    <w:rsid w:val="00373086"/>
    <w:rsid w:val="00373F8D"/>
    <w:rsid w:val="0037449C"/>
    <w:rsid w:val="00374A48"/>
    <w:rsid w:val="0038041C"/>
    <w:rsid w:val="00381D83"/>
    <w:rsid w:val="0038263E"/>
    <w:rsid w:val="00390901"/>
    <w:rsid w:val="0039156C"/>
    <w:rsid w:val="00391F14"/>
    <w:rsid w:val="003948CB"/>
    <w:rsid w:val="003954FA"/>
    <w:rsid w:val="00396179"/>
    <w:rsid w:val="00396BBA"/>
    <w:rsid w:val="003A07BF"/>
    <w:rsid w:val="003A2B7C"/>
    <w:rsid w:val="003A457E"/>
    <w:rsid w:val="003A6979"/>
    <w:rsid w:val="003A7DC7"/>
    <w:rsid w:val="003B07DF"/>
    <w:rsid w:val="003B1F3C"/>
    <w:rsid w:val="003B2350"/>
    <w:rsid w:val="003B4D0E"/>
    <w:rsid w:val="003B4EB4"/>
    <w:rsid w:val="003B76CA"/>
    <w:rsid w:val="003C0D50"/>
    <w:rsid w:val="003D02CD"/>
    <w:rsid w:val="003D5402"/>
    <w:rsid w:val="003D55DB"/>
    <w:rsid w:val="003D60D2"/>
    <w:rsid w:val="003D7F56"/>
    <w:rsid w:val="003E1FB5"/>
    <w:rsid w:val="003E2A3A"/>
    <w:rsid w:val="003E2D9F"/>
    <w:rsid w:val="003E37A7"/>
    <w:rsid w:val="003E3C69"/>
    <w:rsid w:val="003E46FC"/>
    <w:rsid w:val="003E7D85"/>
    <w:rsid w:val="003F2138"/>
    <w:rsid w:val="003F267F"/>
    <w:rsid w:val="003F44D5"/>
    <w:rsid w:val="003F70AB"/>
    <w:rsid w:val="003F749D"/>
    <w:rsid w:val="004056EC"/>
    <w:rsid w:val="00407448"/>
    <w:rsid w:val="0041136C"/>
    <w:rsid w:val="0041270E"/>
    <w:rsid w:val="00423270"/>
    <w:rsid w:val="00424454"/>
    <w:rsid w:val="0042493C"/>
    <w:rsid w:val="00430E60"/>
    <w:rsid w:val="00431B38"/>
    <w:rsid w:val="00433E73"/>
    <w:rsid w:val="00435253"/>
    <w:rsid w:val="004378EE"/>
    <w:rsid w:val="0043790B"/>
    <w:rsid w:val="00437DAB"/>
    <w:rsid w:val="00443E9F"/>
    <w:rsid w:val="00444BC9"/>
    <w:rsid w:val="00445B42"/>
    <w:rsid w:val="00453D65"/>
    <w:rsid w:val="00454A5E"/>
    <w:rsid w:val="00457C9E"/>
    <w:rsid w:val="00457E30"/>
    <w:rsid w:val="00461366"/>
    <w:rsid w:val="0046400C"/>
    <w:rsid w:val="00464415"/>
    <w:rsid w:val="0046484F"/>
    <w:rsid w:val="0046489D"/>
    <w:rsid w:val="0046771C"/>
    <w:rsid w:val="0047053F"/>
    <w:rsid w:val="004772D3"/>
    <w:rsid w:val="00480565"/>
    <w:rsid w:val="00480F4B"/>
    <w:rsid w:val="00480F98"/>
    <w:rsid w:val="004820BB"/>
    <w:rsid w:val="00482C3D"/>
    <w:rsid w:val="00484C06"/>
    <w:rsid w:val="00485651"/>
    <w:rsid w:val="004901DE"/>
    <w:rsid w:val="00493EDB"/>
    <w:rsid w:val="004974C3"/>
    <w:rsid w:val="004A2BAB"/>
    <w:rsid w:val="004A6B46"/>
    <w:rsid w:val="004B034E"/>
    <w:rsid w:val="004B200A"/>
    <w:rsid w:val="004B22A5"/>
    <w:rsid w:val="004B241B"/>
    <w:rsid w:val="004B35DA"/>
    <w:rsid w:val="004B4E2C"/>
    <w:rsid w:val="004B5AF6"/>
    <w:rsid w:val="004B62DB"/>
    <w:rsid w:val="004B7AD9"/>
    <w:rsid w:val="004C26A5"/>
    <w:rsid w:val="004C3AB4"/>
    <w:rsid w:val="004C70B5"/>
    <w:rsid w:val="004D0A87"/>
    <w:rsid w:val="004D345A"/>
    <w:rsid w:val="004D6D91"/>
    <w:rsid w:val="004D6FE2"/>
    <w:rsid w:val="004D7F16"/>
    <w:rsid w:val="004E1B09"/>
    <w:rsid w:val="004E308E"/>
    <w:rsid w:val="004E6197"/>
    <w:rsid w:val="004E6530"/>
    <w:rsid w:val="004E6545"/>
    <w:rsid w:val="004E7AD4"/>
    <w:rsid w:val="004F00BB"/>
    <w:rsid w:val="004F0FC6"/>
    <w:rsid w:val="004F13BF"/>
    <w:rsid w:val="004F18FF"/>
    <w:rsid w:val="004F4145"/>
    <w:rsid w:val="004F458F"/>
    <w:rsid w:val="004F5754"/>
    <w:rsid w:val="004F5C6D"/>
    <w:rsid w:val="004F7602"/>
    <w:rsid w:val="004F7A15"/>
    <w:rsid w:val="005004D4"/>
    <w:rsid w:val="00503083"/>
    <w:rsid w:val="00505DFC"/>
    <w:rsid w:val="00505E1B"/>
    <w:rsid w:val="00505FEF"/>
    <w:rsid w:val="00507848"/>
    <w:rsid w:val="0051132C"/>
    <w:rsid w:val="00513831"/>
    <w:rsid w:val="005138C9"/>
    <w:rsid w:val="00515190"/>
    <w:rsid w:val="00515628"/>
    <w:rsid w:val="00515F1B"/>
    <w:rsid w:val="00517AC8"/>
    <w:rsid w:val="00520084"/>
    <w:rsid w:val="00522071"/>
    <w:rsid w:val="00523E9C"/>
    <w:rsid w:val="005265B4"/>
    <w:rsid w:val="00526FB1"/>
    <w:rsid w:val="005327F1"/>
    <w:rsid w:val="00533551"/>
    <w:rsid w:val="005339AF"/>
    <w:rsid w:val="00540BE9"/>
    <w:rsid w:val="00541E5C"/>
    <w:rsid w:val="00544EFC"/>
    <w:rsid w:val="00545BC2"/>
    <w:rsid w:val="00547E53"/>
    <w:rsid w:val="00551456"/>
    <w:rsid w:val="005523FD"/>
    <w:rsid w:val="00552C72"/>
    <w:rsid w:val="00553092"/>
    <w:rsid w:val="00553107"/>
    <w:rsid w:val="00554FF0"/>
    <w:rsid w:val="00560E90"/>
    <w:rsid w:val="0056487B"/>
    <w:rsid w:val="005720FB"/>
    <w:rsid w:val="005724DA"/>
    <w:rsid w:val="00575AE9"/>
    <w:rsid w:val="005778E9"/>
    <w:rsid w:val="00583589"/>
    <w:rsid w:val="005848D7"/>
    <w:rsid w:val="00586FE5"/>
    <w:rsid w:val="00587B87"/>
    <w:rsid w:val="005910F2"/>
    <w:rsid w:val="00591C69"/>
    <w:rsid w:val="00593B49"/>
    <w:rsid w:val="005952DB"/>
    <w:rsid w:val="005A1DB7"/>
    <w:rsid w:val="005A2204"/>
    <w:rsid w:val="005A2C27"/>
    <w:rsid w:val="005A55CD"/>
    <w:rsid w:val="005B2423"/>
    <w:rsid w:val="005B38CD"/>
    <w:rsid w:val="005B4601"/>
    <w:rsid w:val="005B5403"/>
    <w:rsid w:val="005B6A7D"/>
    <w:rsid w:val="005B704F"/>
    <w:rsid w:val="005C0FDD"/>
    <w:rsid w:val="005C1363"/>
    <w:rsid w:val="005C216A"/>
    <w:rsid w:val="005C2F92"/>
    <w:rsid w:val="005C632C"/>
    <w:rsid w:val="005D081B"/>
    <w:rsid w:val="005D0E3C"/>
    <w:rsid w:val="005D144D"/>
    <w:rsid w:val="005D4A32"/>
    <w:rsid w:val="005D4BC6"/>
    <w:rsid w:val="005E08AC"/>
    <w:rsid w:val="005E150A"/>
    <w:rsid w:val="005E3A00"/>
    <w:rsid w:val="005E59C4"/>
    <w:rsid w:val="005E7A75"/>
    <w:rsid w:val="005F3AE4"/>
    <w:rsid w:val="006012FD"/>
    <w:rsid w:val="006048E3"/>
    <w:rsid w:val="0061007B"/>
    <w:rsid w:val="00610618"/>
    <w:rsid w:val="006127F1"/>
    <w:rsid w:val="00613D18"/>
    <w:rsid w:val="006151D0"/>
    <w:rsid w:val="00621DC5"/>
    <w:rsid w:val="006269FF"/>
    <w:rsid w:val="00626F42"/>
    <w:rsid w:val="00627420"/>
    <w:rsid w:val="00627725"/>
    <w:rsid w:val="00630954"/>
    <w:rsid w:val="00632F1C"/>
    <w:rsid w:val="006335C3"/>
    <w:rsid w:val="00633CF7"/>
    <w:rsid w:val="00634D22"/>
    <w:rsid w:val="006360A1"/>
    <w:rsid w:val="00637F04"/>
    <w:rsid w:val="00641159"/>
    <w:rsid w:val="006445F0"/>
    <w:rsid w:val="006456F6"/>
    <w:rsid w:val="006605AF"/>
    <w:rsid w:val="006619D3"/>
    <w:rsid w:val="00663A28"/>
    <w:rsid w:val="00664E1A"/>
    <w:rsid w:val="00667475"/>
    <w:rsid w:val="00672138"/>
    <w:rsid w:val="0067248E"/>
    <w:rsid w:val="00677513"/>
    <w:rsid w:val="00682A84"/>
    <w:rsid w:val="0068302B"/>
    <w:rsid w:val="00684624"/>
    <w:rsid w:val="00684747"/>
    <w:rsid w:val="0069261B"/>
    <w:rsid w:val="00695F7C"/>
    <w:rsid w:val="006973A2"/>
    <w:rsid w:val="006A0290"/>
    <w:rsid w:val="006A5043"/>
    <w:rsid w:val="006A620B"/>
    <w:rsid w:val="006A7A0D"/>
    <w:rsid w:val="006A7B56"/>
    <w:rsid w:val="006B0C82"/>
    <w:rsid w:val="006B0EFE"/>
    <w:rsid w:val="006B1D5B"/>
    <w:rsid w:val="006B3F1F"/>
    <w:rsid w:val="006B7116"/>
    <w:rsid w:val="006B74C3"/>
    <w:rsid w:val="006C2650"/>
    <w:rsid w:val="006C47A8"/>
    <w:rsid w:val="006C4CF3"/>
    <w:rsid w:val="006C591B"/>
    <w:rsid w:val="006D3CC1"/>
    <w:rsid w:val="006D6F59"/>
    <w:rsid w:val="006D7E86"/>
    <w:rsid w:val="006E3DF9"/>
    <w:rsid w:val="006E401D"/>
    <w:rsid w:val="006E44ED"/>
    <w:rsid w:val="006E68D1"/>
    <w:rsid w:val="006E7202"/>
    <w:rsid w:val="006F4130"/>
    <w:rsid w:val="006F61A5"/>
    <w:rsid w:val="006F7E70"/>
    <w:rsid w:val="00700983"/>
    <w:rsid w:val="00700C5A"/>
    <w:rsid w:val="007031CC"/>
    <w:rsid w:val="00704514"/>
    <w:rsid w:val="007078B9"/>
    <w:rsid w:val="007120FF"/>
    <w:rsid w:val="0071251B"/>
    <w:rsid w:val="00714548"/>
    <w:rsid w:val="007212C8"/>
    <w:rsid w:val="00725786"/>
    <w:rsid w:val="00725A0F"/>
    <w:rsid w:val="00734875"/>
    <w:rsid w:val="0073547D"/>
    <w:rsid w:val="00737B47"/>
    <w:rsid w:val="00743641"/>
    <w:rsid w:val="007476E9"/>
    <w:rsid w:val="00750285"/>
    <w:rsid w:val="00752A83"/>
    <w:rsid w:val="00755DD4"/>
    <w:rsid w:val="00755DFD"/>
    <w:rsid w:val="007575E5"/>
    <w:rsid w:val="00760302"/>
    <w:rsid w:val="00761FD3"/>
    <w:rsid w:val="00762A72"/>
    <w:rsid w:val="0076367A"/>
    <w:rsid w:val="00764F75"/>
    <w:rsid w:val="0076537E"/>
    <w:rsid w:val="007673B8"/>
    <w:rsid w:val="00770435"/>
    <w:rsid w:val="007720C2"/>
    <w:rsid w:val="00772944"/>
    <w:rsid w:val="00773AA4"/>
    <w:rsid w:val="00775ACC"/>
    <w:rsid w:val="007776C8"/>
    <w:rsid w:val="00782280"/>
    <w:rsid w:val="00791244"/>
    <w:rsid w:val="00796F05"/>
    <w:rsid w:val="007A1B52"/>
    <w:rsid w:val="007A43F0"/>
    <w:rsid w:val="007A670E"/>
    <w:rsid w:val="007B2223"/>
    <w:rsid w:val="007B51EF"/>
    <w:rsid w:val="007B566C"/>
    <w:rsid w:val="007B7A46"/>
    <w:rsid w:val="007C1EAD"/>
    <w:rsid w:val="007C28D0"/>
    <w:rsid w:val="007C67B0"/>
    <w:rsid w:val="007C7780"/>
    <w:rsid w:val="007C78AB"/>
    <w:rsid w:val="007C7E48"/>
    <w:rsid w:val="007D7989"/>
    <w:rsid w:val="007E174B"/>
    <w:rsid w:val="007E3055"/>
    <w:rsid w:val="007E39FD"/>
    <w:rsid w:val="007E587A"/>
    <w:rsid w:val="007F0BDF"/>
    <w:rsid w:val="007F61EF"/>
    <w:rsid w:val="007F6373"/>
    <w:rsid w:val="007F645F"/>
    <w:rsid w:val="008009F6"/>
    <w:rsid w:val="008070F0"/>
    <w:rsid w:val="008109CC"/>
    <w:rsid w:val="008134A2"/>
    <w:rsid w:val="0081367D"/>
    <w:rsid w:val="0081465F"/>
    <w:rsid w:val="008153EC"/>
    <w:rsid w:val="00815E10"/>
    <w:rsid w:val="00816550"/>
    <w:rsid w:val="00820860"/>
    <w:rsid w:val="00824324"/>
    <w:rsid w:val="00831290"/>
    <w:rsid w:val="00831656"/>
    <w:rsid w:val="00832359"/>
    <w:rsid w:val="008353B8"/>
    <w:rsid w:val="00837225"/>
    <w:rsid w:val="00837E43"/>
    <w:rsid w:val="00840978"/>
    <w:rsid w:val="00840DD4"/>
    <w:rsid w:val="00843044"/>
    <w:rsid w:val="0084618F"/>
    <w:rsid w:val="00847760"/>
    <w:rsid w:val="00851F25"/>
    <w:rsid w:val="0085396C"/>
    <w:rsid w:val="00853A06"/>
    <w:rsid w:val="00855456"/>
    <w:rsid w:val="00856324"/>
    <w:rsid w:val="0085731D"/>
    <w:rsid w:val="008612A3"/>
    <w:rsid w:val="008639E0"/>
    <w:rsid w:val="00863AEA"/>
    <w:rsid w:val="008648E6"/>
    <w:rsid w:val="00867985"/>
    <w:rsid w:val="00870D89"/>
    <w:rsid w:val="00881344"/>
    <w:rsid w:val="0088145B"/>
    <w:rsid w:val="008826D4"/>
    <w:rsid w:val="00882E95"/>
    <w:rsid w:val="00887F6D"/>
    <w:rsid w:val="00890225"/>
    <w:rsid w:val="00890413"/>
    <w:rsid w:val="00890771"/>
    <w:rsid w:val="00890FB6"/>
    <w:rsid w:val="00893E36"/>
    <w:rsid w:val="00896FE2"/>
    <w:rsid w:val="008A06CD"/>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42F8"/>
    <w:rsid w:val="008F513B"/>
    <w:rsid w:val="008F5C78"/>
    <w:rsid w:val="008F65C6"/>
    <w:rsid w:val="0090014E"/>
    <w:rsid w:val="009009F4"/>
    <w:rsid w:val="00901095"/>
    <w:rsid w:val="0090145C"/>
    <w:rsid w:val="00904A50"/>
    <w:rsid w:val="009068CE"/>
    <w:rsid w:val="00911AB9"/>
    <w:rsid w:val="00912676"/>
    <w:rsid w:val="0091300F"/>
    <w:rsid w:val="00913583"/>
    <w:rsid w:val="0091496A"/>
    <w:rsid w:val="00916282"/>
    <w:rsid w:val="00917C38"/>
    <w:rsid w:val="00920110"/>
    <w:rsid w:val="00923416"/>
    <w:rsid w:val="0092719A"/>
    <w:rsid w:val="00932F14"/>
    <w:rsid w:val="00934D28"/>
    <w:rsid w:val="009375E5"/>
    <w:rsid w:val="009402CA"/>
    <w:rsid w:val="009433A9"/>
    <w:rsid w:val="00947643"/>
    <w:rsid w:val="00947C60"/>
    <w:rsid w:val="009517BE"/>
    <w:rsid w:val="00953949"/>
    <w:rsid w:val="00954859"/>
    <w:rsid w:val="0095794B"/>
    <w:rsid w:val="009601CE"/>
    <w:rsid w:val="00961A13"/>
    <w:rsid w:val="00962CD7"/>
    <w:rsid w:val="00964432"/>
    <w:rsid w:val="0096675D"/>
    <w:rsid w:val="00981481"/>
    <w:rsid w:val="009825D6"/>
    <w:rsid w:val="009863CF"/>
    <w:rsid w:val="00990807"/>
    <w:rsid w:val="00992D8D"/>
    <w:rsid w:val="009A3403"/>
    <w:rsid w:val="009A49DD"/>
    <w:rsid w:val="009A62ED"/>
    <w:rsid w:val="009B4CAF"/>
    <w:rsid w:val="009C2BFC"/>
    <w:rsid w:val="009C58DA"/>
    <w:rsid w:val="009C6DF7"/>
    <w:rsid w:val="009D0329"/>
    <w:rsid w:val="009D0E6F"/>
    <w:rsid w:val="009D122C"/>
    <w:rsid w:val="009D308B"/>
    <w:rsid w:val="009E1232"/>
    <w:rsid w:val="009E2885"/>
    <w:rsid w:val="009E290F"/>
    <w:rsid w:val="009E3B95"/>
    <w:rsid w:val="009E50CB"/>
    <w:rsid w:val="009E5D8A"/>
    <w:rsid w:val="009F1635"/>
    <w:rsid w:val="009F234B"/>
    <w:rsid w:val="009F2B73"/>
    <w:rsid w:val="009F4859"/>
    <w:rsid w:val="009F4CC7"/>
    <w:rsid w:val="009F7983"/>
    <w:rsid w:val="00A02EBD"/>
    <w:rsid w:val="00A0327C"/>
    <w:rsid w:val="00A03CDD"/>
    <w:rsid w:val="00A1121A"/>
    <w:rsid w:val="00A1173C"/>
    <w:rsid w:val="00A123E9"/>
    <w:rsid w:val="00A24266"/>
    <w:rsid w:val="00A266EC"/>
    <w:rsid w:val="00A266F1"/>
    <w:rsid w:val="00A269EC"/>
    <w:rsid w:val="00A27519"/>
    <w:rsid w:val="00A30B5F"/>
    <w:rsid w:val="00A32601"/>
    <w:rsid w:val="00A3272B"/>
    <w:rsid w:val="00A3289C"/>
    <w:rsid w:val="00A3510D"/>
    <w:rsid w:val="00A4059E"/>
    <w:rsid w:val="00A42C50"/>
    <w:rsid w:val="00A45CEE"/>
    <w:rsid w:val="00A46273"/>
    <w:rsid w:val="00A46620"/>
    <w:rsid w:val="00A5118A"/>
    <w:rsid w:val="00A5234A"/>
    <w:rsid w:val="00A56217"/>
    <w:rsid w:val="00A57E17"/>
    <w:rsid w:val="00A616AC"/>
    <w:rsid w:val="00A62A70"/>
    <w:rsid w:val="00A631A3"/>
    <w:rsid w:val="00A6494B"/>
    <w:rsid w:val="00A6542B"/>
    <w:rsid w:val="00A6674E"/>
    <w:rsid w:val="00A6678D"/>
    <w:rsid w:val="00A70A3F"/>
    <w:rsid w:val="00A71EF6"/>
    <w:rsid w:val="00A72455"/>
    <w:rsid w:val="00A7286E"/>
    <w:rsid w:val="00A729A3"/>
    <w:rsid w:val="00A7704F"/>
    <w:rsid w:val="00A801BE"/>
    <w:rsid w:val="00A8132E"/>
    <w:rsid w:val="00A83568"/>
    <w:rsid w:val="00A84C28"/>
    <w:rsid w:val="00A97E6F"/>
    <w:rsid w:val="00AA7718"/>
    <w:rsid w:val="00AB122A"/>
    <w:rsid w:val="00AB2711"/>
    <w:rsid w:val="00AB3009"/>
    <w:rsid w:val="00AB3D93"/>
    <w:rsid w:val="00AB402A"/>
    <w:rsid w:val="00AB5051"/>
    <w:rsid w:val="00AB5130"/>
    <w:rsid w:val="00AB5496"/>
    <w:rsid w:val="00AB6E70"/>
    <w:rsid w:val="00AC2B33"/>
    <w:rsid w:val="00AC313D"/>
    <w:rsid w:val="00AC3233"/>
    <w:rsid w:val="00AC4CD0"/>
    <w:rsid w:val="00AC7B51"/>
    <w:rsid w:val="00AC7BE6"/>
    <w:rsid w:val="00AD1A14"/>
    <w:rsid w:val="00AD2DB8"/>
    <w:rsid w:val="00AD3858"/>
    <w:rsid w:val="00AD3AF6"/>
    <w:rsid w:val="00AD6731"/>
    <w:rsid w:val="00AD7E35"/>
    <w:rsid w:val="00AE12C4"/>
    <w:rsid w:val="00AE2571"/>
    <w:rsid w:val="00AE281B"/>
    <w:rsid w:val="00AE4600"/>
    <w:rsid w:val="00AF347A"/>
    <w:rsid w:val="00B03FD3"/>
    <w:rsid w:val="00B136E6"/>
    <w:rsid w:val="00B216EA"/>
    <w:rsid w:val="00B234C9"/>
    <w:rsid w:val="00B235B8"/>
    <w:rsid w:val="00B254BC"/>
    <w:rsid w:val="00B25D12"/>
    <w:rsid w:val="00B26FEF"/>
    <w:rsid w:val="00B309B2"/>
    <w:rsid w:val="00B32FD1"/>
    <w:rsid w:val="00B365D6"/>
    <w:rsid w:val="00B37552"/>
    <w:rsid w:val="00B41075"/>
    <w:rsid w:val="00B4252F"/>
    <w:rsid w:val="00B47E2C"/>
    <w:rsid w:val="00B53E56"/>
    <w:rsid w:val="00B54AD1"/>
    <w:rsid w:val="00B6147B"/>
    <w:rsid w:val="00B64257"/>
    <w:rsid w:val="00B712B6"/>
    <w:rsid w:val="00B81159"/>
    <w:rsid w:val="00B82F58"/>
    <w:rsid w:val="00B85861"/>
    <w:rsid w:val="00B85EBD"/>
    <w:rsid w:val="00B87B12"/>
    <w:rsid w:val="00B92CB4"/>
    <w:rsid w:val="00B94BB6"/>
    <w:rsid w:val="00BA0244"/>
    <w:rsid w:val="00BA390F"/>
    <w:rsid w:val="00BA57F0"/>
    <w:rsid w:val="00BA6268"/>
    <w:rsid w:val="00BA677D"/>
    <w:rsid w:val="00BA714B"/>
    <w:rsid w:val="00BA7A48"/>
    <w:rsid w:val="00BB0BC8"/>
    <w:rsid w:val="00BB348C"/>
    <w:rsid w:val="00BB78E2"/>
    <w:rsid w:val="00BB7F5F"/>
    <w:rsid w:val="00BC7488"/>
    <w:rsid w:val="00BD2529"/>
    <w:rsid w:val="00BE132C"/>
    <w:rsid w:val="00BE15DC"/>
    <w:rsid w:val="00BE28D4"/>
    <w:rsid w:val="00BF00C4"/>
    <w:rsid w:val="00BF1F2E"/>
    <w:rsid w:val="00BF28B9"/>
    <w:rsid w:val="00BF4875"/>
    <w:rsid w:val="00BF5692"/>
    <w:rsid w:val="00BF6B3F"/>
    <w:rsid w:val="00C04DB5"/>
    <w:rsid w:val="00C06485"/>
    <w:rsid w:val="00C07EC8"/>
    <w:rsid w:val="00C102C9"/>
    <w:rsid w:val="00C13C28"/>
    <w:rsid w:val="00C1577B"/>
    <w:rsid w:val="00C1615C"/>
    <w:rsid w:val="00C211DB"/>
    <w:rsid w:val="00C22C15"/>
    <w:rsid w:val="00C362B8"/>
    <w:rsid w:val="00C36EBC"/>
    <w:rsid w:val="00C42DF6"/>
    <w:rsid w:val="00C44235"/>
    <w:rsid w:val="00C448DA"/>
    <w:rsid w:val="00C46881"/>
    <w:rsid w:val="00C46F7C"/>
    <w:rsid w:val="00C518B3"/>
    <w:rsid w:val="00C537E5"/>
    <w:rsid w:val="00C57A16"/>
    <w:rsid w:val="00C57DFD"/>
    <w:rsid w:val="00C60D26"/>
    <w:rsid w:val="00C61EB0"/>
    <w:rsid w:val="00C63F49"/>
    <w:rsid w:val="00C64A86"/>
    <w:rsid w:val="00C654A0"/>
    <w:rsid w:val="00C668FF"/>
    <w:rsid w:val="00C67A26"/>
    <w:rsid w:val="00C67A8C"/>
    <w:rsid w:val="00C71558"/>
    <w:rsid w:val="00C73A47"/>
    <w:rsid w:val="00C753F8"/>
    <w:rsid w:val="00C77658"/>
    <w:rsid w:val="00C80C85"/>
    <w:rsid w:val="00C8109A"/>
    <w:rsid w:val="00C82266"/>
    <w:rsid w:val="00C83F7C"/>
    <w:rsid w:val="00C83F80"/>
    <w:rsid w:val="00C852D4"/>
    <w:rsid w:val="00C94279"/>
    <w:rsid w:val="00C9494F"/>
    <w:rsid w:val="00C94F58"/>
    <w:rsid w:val="00C95549"/>
    <w:rsid w:val="00CA14C1"/>
    <w:rsid w:val="00CA1F35"/>
    <w:rsid w:val="00CA25C7"/>
    <w:rsid w:val="00CA2767"/>
    <w:rsid w:val="00CA295B"/>
    <w:rsid w:val="00CA37AE"/>
    <w:rsid w:val="00CA5766"/>
    <w:rsid w:val="00CA6474"/>
    <w:rsid w:val="00CA6486"/>
    <w:rsid w:val="00CA71E2"/>
    <w:rsid w:val="00CA7ED3"/>
    <w:rsid w:val="00CB1DB1"/>
    <w:rsid w:val="00CB3446"/>
    <w:rsid w:val="00CB49EE"/>
    <w:rsid w:val="00CB5747"/>
    <w:rsid w:val="00CB5D75"/>
    <w:rsid w:val="00CB6667"/>
    <w:rsid w:val="00CB77EE"/>
    <w:rsid w:val="00CD18ED"/>
    <w:rsid w:val="00CD2875"/>
    <w:rsid w:val="00CD5BF4"/>
    <w:rsid w:val="00CD7D59"/>
    <w:rsid w:val="00CE162D"/>
    <w:rsid w:val="00CE18F1"/>
    <w:rsid w:val="00CE1E31"/>
    <w:rsid w:val="00CE28F2"/>
    <w:rsid w:val="00CE2E84"/>
    <w:rsid w:val="00CE5711"/>
    <w:rsid w:val="00CE7D73"/>
    <w:rsid w:val="00CF25E5"/>
    <w:rsid w:val="00CF2A42"/>
    <w:rsid w:val="00CF3AD0"/>
    <w:rsid w:val="00D01CC7"/>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202E"/>
    <w:rsid w:val="00D527C6"/>
    <w:rsid w:val="00D547AD"/>
    <w:rsid w:val="00D560C2"/>
    <w:rsid w:val="00D57EF9"/>
    <w:rsid w:val="00D60B5C"/>
    <w:rsid w:val="00D60FA7"/>
    <w:rsid w:val="00D64DCF"/>
    <w:rsid w:val="00D655AA"/>
    <w:rsid w:val="00D65617"/>
    <w:rsid w:val="00D66A53"/>
    <w:rsid w:val="00D66FEB"/>
    <w:rsid w:val="00D70C4D"/>
    <w:rsid w:val="00D73638"/>
    <w:rsid w:val="00D771AC"/>
    <w:rsid w:val="00D808BD"/>
    <w:rsid w:val="00D80A16"/>
    <w:rsid w:val="00D80D64"/>
    <w:rsid w:val="00D82EAB"/>
    <w:rsid w:val="00D84763"/>
    <w:rsid w:val="00D84835"/>
    <w:rsid w:val="00D85402"/>
    <w:rsid w:val="00D86761"/>
    <w:rsid w:val="00D86D27"/>
    <w:rsid w:val="00D878E1"/>
    <w:rsid w:val="00D9042E"/>
    <w:rsid w:val="00D90F52"/>
    <w:rsid w:val="00D93431"/>
    <w:rsid w:val="00D93AAA"/>
    <w:rsid w:val="00D9407C"/>
    <w:rsid w:val="00D95498"/>
    <w:rsid w:val="00DB1643"/>
    <w:rsid w:val="00DB3B27"/>
    <w:rsid w:val="00DB5486"/>
    <w:rsid w:val="00DB7B90"/>
    <w:rsid w:val="00DC02C8"/>
    <w:rsid w:val="00DC23BD"/>
    <w:rsid w:val="00DC6AB4"/>
    <w:rsid w:val="00DC751F"/>
    <w:rsid w:val="00DD1211"/>
    <w:rsid w:val="00DD1949"/>
    <w:rsid w:val="00DD38AC"/>
    <w:rsid w:val="00DD3A56"/>
    <w:rsid w:val="00DD6504"/>
    <w:rsid w:val="00DE1746"/>
    <w:rsid w:val="00DE2758"/>
    <w:rsid w:val="00DE27DC"/>
    <w:rsid w:val="00DE3B36"/>
    <w:rsid w:val="00DE4BFC"/>
    <w:rsid w:val="00DE4E2B"/>
    <w:rsid w:val="00DE67F9"/>
    <w:rsid w:val="00DF08A6"/>
    <w:rsid w:val="00DF2BC4"/>
    <w:rsid w:val="00DF333D"/>
    <w:rsid w:val="00DF610C"/>
    <w:rsid w:val="00DF67E0"/>
    <w:rsid w:val="00E009B2"/>
    <w:rsid w:val="00E01014"/>
    <w:rsid w:val="00E031CE"/>
    <w:rsid w:val="00E0405E"/>
    <w:rsid w:val="00E046FD"/>
    <w:rsid w:val="00E05C30"/>
    <w:rsid w:val="00E11C80"/>
    <w:rsid w:val="00E12793"/>
    <w:rsid w:val="00E16F6B"/>
    <w:rsid w:val="00E21718"/>
    <w:rsid w:val="00E22AA3"/>
    <w:rsid w:val="00E245C8"/>
    <w:rsid w:val="00E24FCD"/>
    <w:rsid w:val="00E27732"/>
    <w:rsid w:val="00E3034B"/>
    <w:rsid w:val="00E309BC"/>
    <w:rsid w:val="00E31539"/>
    <w:rsid w:val="00E31A7A"/>
    <w:rsid w:val="00E343AD"/>
    <w:rsid w:val="00E35232"/>
    <w:rsid w:val="00E35A4C"/>
    <w:rsid w:val="00E35D99"/>
    <w:rsid w:val="00E3713D"/>
    <w:rsid w:val="00E437B8"/>
    <w:rsid w:val="00E50D98"/>
    <w:rsid w:val="00E51A1C"/>
    <w:rsid w:val="00E54D43"/>
    <w:rsid w:val="00E57C56"/>
    <w:rsid w:val="00E61068"/>
    <w:rsid w:val="00E61646"/>
    <w:rsid w:val="00E61BB6"/>
    <w:rsid w:val="00E64DDD"/>
    <w:rsid w:val="00E65B32"/>
    <w:rsid w:val="00E66CCF"/>
    <w:rsid w:val="00E75B99"/>
    <w:rsid w:val="00E8203E"/>
    <w:rsid w:val="00E833F8"/>
    <w:rsid w:val="00E83C9D"/>
    <w:rsid w:val="00E866FA"/>
    <w:rsid w:val="00E93382"/>
    <w:rsid w:val="00E959BC"/>
    <w:rsid w:val="00EA2FD2"/>
    <w:rsid w:val="00EA4A99"/>
    <w:rsid w:val="00EA4F60"/>
    <w:rsid w:val="00EA6B9B"/>
    <w:rsid w:val="00EB2323"/>
    <w:rsid w:val="00EB2329"/>
    <w:rsid w:val="00EB2F78"/>
    <w:rsid w:val="00EB3CF4"/>
    <w:rsid w:val="00EB74F1"/>
    <w:rsid w:val="00EC09B3"/>
    <w:rsid w:val="00EC54AB"/>
    <w:rsid w:val="00ED2799"/>
    <w:rsid w:val="00ED3D60"/>
    <w:rsid w:val="00ED768D"/>
    <w:rsid w:val="00EE01B2"/>
    <w:rsid w:val="00EE0595"/>
    <w:rsid w:val="00EE1407"/>
    <w:rsid w:val="00EE16AA"/>
    <w:rsid w:val="00EE31C5"/>
    <w:rsid w:val="00EE35E3"/>
    <w:rsid w:val="00EE4CD1"/>
    <w:rsid w:val="00EE77E0"/>
    <w:rsid w:val="00EF4B3A"/>
    <w:rsid w:val="00EF53FE"/>
    <w:rsid w:val="00EF561D"/>
    <w:rsid w:val="00EF6960"/>
    <w:rsid w:val="00EF6D5B"/>
    <w:rsid w:val="00F01986"/>
    <w:rsid w:val="00F03C95"/>
    <w:rsid w:val="00F044C5"/>
    <w:rsid w:val="00F100EF"/>
    <w:rsid w:val="00F10249"/>
    <w:rsid w:val="00F1128F"/>
    <w:rsid w:val="00F23DEB"/>
    <w:rsid w:val="00F2426C"/>
    <w:rsid w:val="00F244B6"/>
    <w:rsid w:val="00F2564D"/>
    <w:rsid w:val="00F3080E"/>
    <w:rsid w:val="00F311C1"/>
    <w:rsid w:val="00F34ED7"/>
    <w:rsid w:val="00F369CB"/>
    <w:rsid w:val="00F41206"/>
    <w:rsid w:val="00F41687"/>
    <w:rsid w:val="00F4448E"/>
    <w:rsid w:val="00F46203"/>
    <w:rsid w:val="00F54077"/>
    <w:rsid w:val="00F5437C"/>
    <w:rsid w:val="00F5496F"/>
    <w:rsid w:val="00F54D50"/>
    <w:rsid w:val="00F55212"/>
    <w:rsid w:val="00F5620F"/>
    <w:rsid w:val="00F56305"/>
    <w:rsid w:val="00F57BE1"/>
    <w:rsid w:val="00F60DAE"/>
    <w:rsid w:val="00F6153D"/>
    <w:rsid w:val="00F62749"/>
    <w:rsid w:val="00F65AD1"/>
    <w:rsid w:val="00F66F6F"/>
    <w:rsid w:val="00F677D0"/>
    <w:rsid w:val="00F70FB2"/>
    <w:rsid w:val="00F7165F"/>
    <w:rsid w:val="00F71803"/>
    <w:rsid w:val="00F71F42"/>
    <w:rsid w:val="00F74A40"/>
    <w:rsid w:val="00F74B3A"/>
    <w:rsid w:val="00F74C34"/>
    <w:rsid w:val="00F80394"/>
    <w:rsid w:val="00F81DE0"/>
    <w:rsid w:val="00F82DC3"/>
    <w:rsid w:val="00F834D3"/>
    <w:rsid w:val="00F84050"/>
    <w:rsid w:val="00F861A2"/>
    <w:rsid w:val="00F90E70"/>
    <w:rsid w:val="00F94289"/>
    <w:rsid w:val="00FA16FD"/>
    <w:rsid w:val="00FA1878"/>
    <w:rsid w:val="00FA1B14"/>
    <w:rsid w:val="00FA3A6C"/>
    <w:rsid w:val="00FA519E"/>
    <w:rsid w:val="00FB1CBF"/>
    <w:rsid w:val="00FB5FFE"/>
    <w:rsid w:val="00FB72E7"/>
    <w:rsid w:val="00FC291A"/>
    <w:rsid w:val="00FC4C4F"/>
    <w:rsid w:val="00FC5A94"/>
    <w:rsid w:val="00FC5AB6"/>
    <w:rsid w:val="00FC78C5"/>
    <w:rsid w:val="00FD08E5"/>
    <w:rsid w:val="00FD1C77"/>
    <w:rsid w:val="00FD3E2C"/>
    <w:rsid w:val="00FD4A81"/>
    <w:rsid w:val="00FD4B4B"/>
    <w:rsid w:val="00FD6023"/>
    <w:rsid w:val="00FD6F89"/>
    <w:rsid w:val="00FD7C4A"/>
    <w:rsid w:val="00FE7586"/>
    <w:rsid w:val="00FF0187"/>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569DA-BC34-A743-B8FE-662640D0C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7141</Words>
  <Characters>40709</Characters>
  <Application>Microsoft Macintosh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47755</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7</cp:revision>
  <cp:lastPrinted>2016-05-23T22:52:00Z</cp:lastPrinted>
  <dcterms:created xsi:type="dcterms:W3CDTF">2016-05-24T03:40:00Z</dcterms:created>
  <dcterms:modified xsi:type="dcterms:W3CDTF">2016-05-24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